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9D52B" w14:textId="77777777" w:rsidR="009578BA" w:rsidRDefault="009578BA" w:rsidP="009578BA">
      <w:pPr>
        <w:jc w:val="center"/>
      </w:pPr>
      <w:r>
        <w:rPr>
          <w:noProof/>
          <w:lang w:val="en-US"/>
        </w:rPr>
        <w:drawing>
          <wp:inline distT="0" distB="0" distL="0" distR="0" wp14:anchorId="24C48B99" wp14:editId="232C4334">
            <wp:extent cx="1460310" cy="1467660"/>
            <wp:effectExtent l="0" t="0" r="6985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im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4305" cy="1491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3B647" w14:textId="36C5CD41" w:rsidR="009578BA" w:rsidRPr="009578BA" w:rsidRDefault="00DB1A8A" w:rsidP="009578BA">
      <w:pPr>
        <w:jc w:val="center"/>
        <w:rPr>
          <w:color w:val="AB3034"/>
          <w:sz w:val="32"/>
          <w:szCs w:val="32"/>
        </w:rPr>
      </w:pP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FAKÜLTESİ</w:t>
      </w:r>
      <w:r w:rsidR="009578BA" w:rsidRPr="009578BA">
        <w:rPr>
          <w:color w:val="AB3034"/>
          <w:sz w:val="32"/>
          <w:szCs w:val="32"/>
        </w:rPr>
        <w:br/>
      </w: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BÖLÜMÜ</w:t>
      </w:r>
    </w:p>
    <w:p w14:paraId="5B53EA1F" w14:textId="3D49823A" w:rsidR="009578BA" w:rsidRDefault="009578BA" w:rsidP="009578BA">
      <w:pPr>
        <w:jc w:val="center"/>
        <w:rPr>
          <w:color w:val="AB3034"/>
        </w:rPr>
      </w:pPr>
    </w:p>
    <w:p w14:paraId="7163BD75" w14:textId="77777777" w:rsidR="009578BA" w:rsidRDefault="009578BA" w:rsidP="009578BA">
      <w:pPr>
        <w:jc w:val="center"/>
        <w:rPr>
          <w:color w:val="AB3034"/>
          <w:sz w:val="72"/>
          <w:szCs w:val="72"/>
        </w:rPr>
      </w:pPr>
    </w:p>
    <w:p w14:paraId="2CE17DAC" w14:textId="759A0533" w:rsidR="009578BA" w:rsidRPr="009578BA" w:rsidRDefault="00DB1A8A" w:rsidP="009578BA">
      <w:pPr>
        <w:jc w:val="center"/>
        <w:rPr>
          <w:b/>
          <w:bCs/>
          <w:color w:val="AB3034"/>
          <w:sz w:val="72"/>
          <w:szCs w:val="72"/>
        </w:rPr>
      </w:pPr>
      <w:r>
        <w:rPr>
          <w:b/>
          <w:bCs/>
          <w:color w:val="AB3034"/>
          <w:sz w:val="72"/>
          <w:szCs w:val="72"/>
        </w:rPr>
        <w:t>DERSİN ADI</w:t>
      </w:r>
    </w:p>
    <w:p w14:paraId="2930EB1F" w14:textId="69CB99CD" w:rsidR="009578BA" w:rsidRPr="00542077" w:rsidRDefault="00CE033C" w:rsidP="00CE033C">
      <w:pPr>
        <w:jc w:val="center"/>
      </w:pPr>
      <w:r>
        <w:t>Ders Danışmanı</w:t>
      </w:r>
      <w:r>
        <w:br/>
      </w:r>
      <w:r w:rsidR="000C03E2">
        <w:rPr>
          <w:b/>
        </w:rPr>
        <w:t>…</w:t>
      </w:r>
      <w:r w:rsidR="00542077">
        <w:rPr>
          <w:b/>
        </w:rPr>
        <w:br/>
      </w:r>
      <w:hyperlink r:id="rId9" w:history="1">
        <w:r w:rsidR="000C03E2" w:rsidRPr="00365FD8">
          <w:rPr>
            <w:rStyle w:val="Kpr"/>
          </w:rPr>
          <w:t>x@samsun.edu.tr</w:t>
        </w:r>
      </w:hyperlink>
      <w:r w:rsidR="00542077" w:rsidRPr="00542077">
        <w:t xml:space="preserve"> </w:t>
      </w:r>
    </w:p>
    <w:p w14:paraId="6560142A" w14:textId="77777777" w:rsidR="009578BA" w:rsidRDefault="009578BA" w:rsidP="009578BA">
      <w:pPr>
        <w:jc w:val="center"/>
        <w:rPr>
          <w:color w:val="AB3034"/>
        </w:rPr>
      </w:pPr>
    </w:p>
    <w:p w14:paraId="29B8DA01" w14:textId="50B65109" w:rsidR="009578BA" w:rsidRDefault="009578BA" w:rsidP="009578BA">
      <w:pPr>
        <w:jc w:val="center"/>
        <w:rPr>
          <w:color w:val="AB3034"/>
        </w:rPr>
      </w:pPr>
      <w:r w:rsidRPr="009578BA">
        <w:rPr>
          <w:color w:val="AB3034"/>
        </w:rPr>
        <w:t>2020</w:t>
      </w:r>
      <w:r w:rsidR="00B71303">
        <w:rPr>
          <w:color w:val="AB3034"/>
        </w:rPr>
        <w:br/>
      </w:r>
      <w:r w:rsidRPr="009578BA">
        <w:rPr>
          <w:color w:val="AB3034"/>
        </w:rPr>
        <w:t>SAMSUN</w:t>
      </w:r>
    </w:p>
    <w:p w14:paraId="3E34D90B" w14:textId="2DB76219" w:rsidR="009578BA" w:rsidRDefault="009578BA" w:rsidP="009578BA">
      <w:pPr>
        <w:pStyle w:val="Balk1"/>
      </w:pPr>
      <w:bookmarkStart w:id="0" w:name="_Toc50384468"/>
      <w:bookmarkStart w:id="1" w:name="_Toc50384577"/>
      <w:r>
        <w:lastRenderedPageBreak/>
        <w:t>ÖNSÖZ</w:t>
      </w:r>
      <w:bookmarkEnd w:id="0"/>
      <w:bookmarkEnd w:id="1"/>
    </w:p>
    <w:p w14:paraId="7CE0B0E0" w14:textId="79197477" w:rsidR="007B6558" w:rsidRDefault="000C03E2" w:rsidP="000C03E2">
      <w:pPr>
        <w:rPr>
          <w:b/>
          <w:bCs/>
        </w:rPr>
      </w:pPr>
      <w:r>
        <w:t xml:space="preserve">Önsöz metni.  </w:t>
      </w:r>
    </w:p>
    <w:p w14:paraId="032ED24C" w14:textId="0CE7A3F3" w:rsidR="00FE3EB0" w:rsidRDefault="00FE3EB0" w:rsidP="007B6558">
      <w:pPr>
        <w:jc w:val="right"/>
        <w:rPr>
          <w:b/>
          <w:bCs/>
        </w:rPr>
      </w:pPr>
    </w:p>
    <w:p w14:paraId="2D895BDF" w14:textId="33DF9D41" w:rsidR="00D30649" w:rsidRDefault="00D30649" w:rsidP="007B6558">
      <w:pPr>
        <w:jc w:val="right"/>
        <w:rPr>
          <w:b/>
          <w:bCs/>
        </w:rPr>
      </w:pPr>
      <w:r>
        <w:rPr>
          <w:b/>
          <w:bCs/>
        </w:rPr>
        <w:br w:type="page"/>
      </w:r>
    </w:p>
    <w:p w14:paraId="24A098AA" w14:textId="77777777" w:rsidR="00D30649" w:rsidRDefault="00D30649" w:rsidP="007B6558">
      <w:pPr>
        <w:jc w:val="right"/>
        <w:rPr>
          <w:b/>
          <w:bCs/>
        </w:rPr>
        <w:sectPr w:rsidR="00D30649" w:rsidSect="00FD2D67">
          <w:headerReference w:type="even" r:id="rId10"/>
          <w:headerReference w:type="default" r:id="rId11"/>
          <w:footerReference w:type="even" r:id="rId12"/>
          <w:footerReference w:type="default" r:id="rId13"/>
          <w:pgSz w:w="11906" w:h="16838"/>
          <w:pgMar w:top="1440" w:right="1440" w:bottom="1440" w:left="1440" w:header="708" w:footer="708" w:gutter="0"/>
          <w:pgNumType w:fmt="upperRoman" w:start="1"/>
          <w:cols w:space="708"/>
          <w:titlePg/>
          <w:docGrid w:linePitch="360"/>
        </w:sectPr>
      </w:pPr>
    </w:p>
    <w:p w14:paraId="3462DDCF" w14:textId="3371FF48" w:rsidR="00D30649" w:rsidRDefault="00D30649" w:rsidP="00F0549C">
      <w:pPr>
        <w:pStyle w:val="Balk1"/>
      </w:pPr>
      <w:bookmarkStart w:id="2" w:name="_Toc50384469"/>
      <w:bookmarkStart w:id="3" w:name="_Toc50384578"/>
      <w:r>
        <w:lastRenderedPageBreak/>
        <w:t>TELİF HAKKI BİLDİRİMİ</w:t>
      </w:r>
      <w:bookmarkEnd w:id="2"/>
      <w:bookmarkEnd w:id="3"/>
    </w:p>
    <w:p w14:paraId="52BBAEC1" w14:textId="63F3889E" w:rsidR="007203E1" w:rsidRDefault="007203E1" w:rsidP="00D30649">
      <w:r w:rsidRPr="007203E1">
        <w:t xml:space="preserve">Hazırladığım </w:t>
      </w:r>
      <w:r>
        <w:t>ders notunun</w:t>
      </w:r>
      <w:r w:rsidRPr="007203E1">
        <w:t xml:space="preserve"> bütün </w:t>
      </w:r>
      <w:r>
        <w:t xml:space="preserve">aşamalarında </w:t>
      </w:r>
      <w:r w:rsidRPr="007203E1">
        <w:t xml:space="preserve">bilimsel etiğe ve akademik kurallara riayet ettiğimi, </w:t>
      </w:r>
      <w:r>
        <w:t>çalışmada</w:t>
      </w:r>
      <w:r w:rsidRPr="007203E1">
        <w:t xml:space="preserve"> doğrudan veya dolaylı olarak kullandığım her alıntıya kaynak gösterdiğimi ve yararlandığım eserlerin Kaynaklarda gösterilenlerden </w:t>
      </w:r>
      <w:r>
        <w:t>oluştuğunu</w:t>
      </w:r>
      <w:r w:rsidR="00B91C99">
        <w:t xml:space="preserve"> taahhüt ve beyan ederim. </w:t>
      </w:r>
    </w:p>
    <w:p w14:paraId="10CCFBAE" w14:textId="683DE36A" w:rsidR="00B91C99" w:rsidRDefault="00B91C99" w:rsidP="00D30649">
      <w:r>
        <w:t>Bu belgede</w:t>
      </w:r>
      <w:r w:rsidRPr="00B91C99">
        <w:t xml:space="preserve"> yayınlanan bütün metinler, resimler ve diğer hususların Telif hakkı aksi belirtilmediği takdirde, </w:t>
      </w:r>
      <w:r w:rsidR="00113CB9">
        <w:t>…</w:t>
      </w:r>
      <w:r w:rsidRPr="00B91C99">
        <w:t xml:space="preserve"> ’e aittir.</w:t>
      </w:r>
    </w:p>
    <w:p w14:paraId="65901EE2" w14:textId="77777777" w:rsidR="007203E1" w:rsidRDefault="007203E1" w:rsidP="00D30649"/>
    <w:p w14:paraId="265FD6F3" w14:textId="24B58D20" w:rsidR="00D30649" w:rsidRDefault="00D30649" w:rsidP="00D30649">
      <w:r>
        <w:br w:type="page"/>
      </w:r>
    </w:p>
    <w:p w14:paraId="706A7CED" w14:textId="252C6D1E" w:rsidR="00F0549C" w:rsidRDefault="00F0549C" w:rsidP="00F0549C">
      <w:pPr>
        <w:pStyle w:val="Balk1"/>
      </w:pPr>
      <w:bookmarkStart w:id="4" w:name="_Toc50384470"/>
      <w:bookmarkStart w:id="5" w:name="_Toc50384579"/>
      <w:r>
        <w:lastRenderedPageBreak/>
        <w:t>DERSİN AMACI VE ÖĞRENİM ÇIKTISI</w:t>
      </w:r>
      <w:bookmarkEnd w:id="4"/>
      <w:bookmarkEnd w:id="5"/>
      <w:r>
        <w:t xml:space="preserve"> </w:t>
      </w:r>
    </w:p>
    <w:p w14:paraId="28AD0856" w14:textId="2BD5447A" w:rsidR="00F0549C" w:rsidRDefault="000C03E2" w:rsidP="00F0549C">
      <w:r>
        <w:t xml:space="preserve">Dersin amacı ve öğrenim çıktıları. </w:t>
      </w:r>
      <w:r w:rsidR="00F0549C">
        <w:br w:type="page"/>
      </w:r>
    </w:p>
    <w:p w14:paraId="0648EEE2" w14:textId="206EA0C5" w:rsidR="007B6558" w:rsidRDefault="00C7450E" w:rsidP="00E652D8">
      <w:pPr>
        <w:pStyle w:val="Balk1"/>
      </w:pPr>
      <w:bookmarkStart w:id="6" w:name="_Toc50384471"/>
      <w:bookmarkStart w:id="7" w:name="_Toc50384580"/>
      <w:r>
        <w:lastRenderedPageBreak/>
        <w:t>HAFTALIK PLAN</w:t>
      </w:r>
      <w:bookmarkEnd w:id="6"/>
      <w:bookmarkEnd w:id="7"/>
    </w:p>
    <w:p w14:paraId="0F7BEBCA" w14:textId="0356D927" w:rsidR="00E652D8" w:rsidRDefault="00E652D8" w:rsidP="00E652D8">
      <w:r>
        <w:t xml:space="preserve">5 Ekim 2020 ve 08 Ocak 2021 tarihleri arasında Algoritma Tasarımı Dersinde taklip edeceğimiz ders içerikleri Haftalık Plan dahilinde Tablo I’de verilmiştir. </w:t>
      </w:r>
    </w:p>
    <w:tbl>
      <w:tblPr>
        <w:tblStyle w:val="DzTablo1"/>
        <w:tblW w:w="9016" w:type="dxa"/>
        <w:tblLook w:val="04A0" w:firstRow="1" w:lastRow="0" w:firstColumn="1" w:lastColumn="0" w:noHBand="0" w:noVBand="1"/>
      </w:tblPr>
      <w:tblGrid>
        <w:gridCol w:w="852"/>
        <w:gridCol w:w="2866"/>
        <w:gridCol w:w="5298"/>
      </w:tblGrid>
      <w:tr w:rsidR="00C7450E" w14:paraId="7E99D9C1" w14:textId="77777777" w:rsidTr="005021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4DB54201" w14:textId="43877BED" w:rsidR="00C7450E" w:rsidRPr="00C7450E" w:rsidRDefault="00C7450E" w:rsidP="00C7450E">
            <w:pPr>
              <w:spacing w:before="0" w:after="0"/>
              <w:jc w:val="center"/>
              <w:rPr>
                <w:b w:val="0"/>
                <w:bCs w:val="0"/>
              </w:rPr>
            </w:pPr>
            <w:r w:rsidRPr="00C7450E">
              <w:t>Hafta</w:t>
            </w:r>
          </w:p>
        </w:tc>
        <w:tc>
          <w:tcPr>
            <w:tcW w:w="2866" w:type="dxa"/>
          </w:tcPr>
          <w:p w14:paraId="48C0B02B" w14:textId="4DA8705F" w:rsidR="00C7450E" w:rsidRPr="00C7450E" w:rsidRDefault="00C7450E" w:rsidP="00C7450E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t>Tarih</w:t>
            </w:r>
          </w:p>
        </w:tc>
        <w:tc>
          <w:tcPr>
            <w:tcW w:w="5298" w:type="dxa"/>
          </w:tcPr>
          <w:p w14:paraId="2333358B" w14:textId="62FB3E8D" w:rsidR="00C7450E" w:rsidRPr="00C7450E" w:rsidRDefault="00C7450E" w:rsidP="00C7450E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C7450E">
              <w:t xml:space="preserve">İçerik </w:t>
            </w:r>
          </w:p>
        </w:tc>
      </w:tr>
      <w:tr w:rsidR="00C7450E" w14:paraId="28379DB3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FB0305F" w14:textId="3FA9FE7A" w:rsidR="00C7450E" w:rsidRDefault="00C7450E" w:rsidP="00C7450E">
            <w:pPr>
              <w:spacing w:before="0" w:after="0"/>
              <w:jc w:val="center"/>
            </w:pPr>
            <w:r>
              <w:t>1</w:t>
            </w:r>
          </w:p>
        </w:tc>
        <w:tc>
          <w:tcPr>
            <w:tcW w:w="2866" w:type="dxa"/>
          </w:tcPr>
          <w:p w14:paraId="6F43AD28" w14:textId="1771EB14" w:rsidR="00C7450E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5.10.2020 - 11.10.2020</w:t>
            </w:r>
          </w:p>
        </w:tc>
        <w:tc>
          <w:tcPr>
            <w:tcW w:w="5298" w:type="dxa"/>
          </w:tcPr>
          <w:p w14:paraId="1256D50A" w14:textId="1E8A5D4E" w:rsidR="00C7450E" w:rsidRDefault="00C7450E" w:rsidP="00C7450E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7450E" w14:paraId="14351A2E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10CF5BDB" w14:textId="77945DD1" w:rsidR="00C7450E" w:rsidRDefault="00C7450E" w:rsidP="00C7450E">
            <w:pPr>
              <w:spacing w:before="0" w:after="0"/>
              <w:jc w:val="center"/>
            </w:pPr>
            <w:r>
              <w:t>2</w:t>
            </w:r>
          </w:p>
        </w:tc>
        <w:tc>
          <w:tcPr>
            <w:tcW w:w="2866" w:type="dxa"/>
          </w:tcPr>
          <w:p w14:paraId="78A9B749" w14:textId="7D871D8F" w:rsidR="00C7450E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2.10.2020 - 18.10.2020</w:t>
            </w:r>
          </w:p>
        </w:tc>
        <w:tc>
          <w:tcPr>
            <w:tcW w:w="5298" w:type="dxa"/>
          </w:tcPr>
          <w:p w14:paraId="21E974DE" w14:textId="3D2A4E01" w:rsidR="00C7450E" w:rsidRDefault="00C7450E" w:rsidP="00C7450E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7450E" w14:paraId="11CFA2F5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AE58858" w14:textId="11E0106B" w:rsidR="00C7450E" w:rsidRDefault="00C7450E" w:rsidP="00C7450E">
            <w:pPr>
              <w:spacing w:before="0" w:after="0"/>
              <w:jc w:val="center"/>
            </w:pPr>
            <w:r>
              <w:t>3</w:t>
            </w:r>
          </w:p>
        </w:tc>
        <w:tc>
          <w:tcPr>
            <w:tcW w:w="2866" w:type="dxa"/>
          </w:tcPr>
          <w:p w14:paraId="543A0CA9" w14:textId="49FB39E5" w:rsidR="00C7450E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9.10.2020 - 25.10.2020</w:t>
            </w:r>
          </w:p>
        </w:tc>
        <w:tc>
          <w:tcPr>
            <w:tcW w:w="5298" w:type="dxa"/>
          </w:tcPr>
          <w:p w14:paraId="520480D7" w14:textId="1AFF5FF2" w:rsidR="00C7450E" w:rsidRDefault="00C7450E" w:rsidP="00052EBD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7450E" w14:paraId="6861435A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F880210" w14:textId="5BE28527" w:rsidR="00C7450E" w:rsidRDefault="00C7450E" w:rsidP="00C7450E">
            <w:pPr>
              <w:spacing w:before="0" w:after="0"/>
              <w:jc w:val="center"/>
            </w:pPr>
            <w:r>
              <w:t>4</w:t>
            </w:r>
          </w:p>
        </w:tc>
        <w:tc>
          <w:tcPr>
            <w:tcW w:w="2866" w:type="dxa"/>
          </w:tcPr>
          <w:p w14:paraId="65AB453A" w14:textId="1FF43357" w:rsidR="00C7450E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6.10.2020 – 01.11.2020</w:t>
            </w:r>
          </w:p>
        </w:tc>
        <w:tc>
          <w:tcPr>
            <w:tcW w:w="5298" w:type="dxa"/>
          </w:tcPr>
          <w:p w14:paraId="768BB30F" w14:textId="521089C0" w:rsidR="007B47E4" w:rsidRDefault="007B47E4" w:rsidP="00052EBD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7450E" w14:paraId="4C13B5FB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C72C2A9" w14:textId="1C1B106C" w:rsidR="00C7450E" w:rsidRDefault="00C7450E" w:rsidP="00C7450E">
            <w:pPr>
              <w:spacing w:before="0" w:after="0"/>
              <w:jc w:val="center"/>
            </w:pPr>
            <w:r>
              <w:t>5</w:t>
            </w:r>
          </w:p>
        </w:tc>
        <w:tc>
          <w:tcPr>
            <w:tcW w:w="2866" w:type="dxa"/>
          </w:tcPr>
          <w:p w14:paraId="7661CC1A" w14:textId="3397096B" w:rsidR="00C7450E" w:rsidRDefault="00E652D8" w:rsidP="00C7450E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2.11.2020 – 08.11.2020</w:t>
            </w:r>
          </w:p>
        </w:tc>
        <w:tc>
          <w:tcPr>
            <w:tcW w:w="5298" w:type="dxa"/>
          </w:tcPr>
          <w:p w14:paraId="20DFFDAE" w14:textId="5F81657D" w:rsidR="007B47E4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7450E" w14:paraId="56EB7B12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4201A302" w14:textId="5551BE40" w:rsidR="00C7450E" w:rsidRDefault="00C7450E" w:rsidP="00C7450E">
            <w:pPr>
              <w:spacing w:before="0" w:after="0"/>
              <w:jc w:val="center"/>
            </w:pPr>
            <w:r>
              <w:t>6</w:t>
            </w:r>
          </w:p>
        </w:tc>
        <w:tc>
          <w:tcPr>
            <w:tcW w:w="2866" w:type="dxa"/>
          </w:tcPr>
          <w:p w14:paraId="2B3939BF" w14:textId="694E4693" w:rsidR="00C7450E" w:rsidRDefault="00E652D8" w:rsidP="00C7450E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9.11.2020 – 15.11.2020</w:t>
            </w:r>
          </w:p>
        </w:tc>
        <w:tc>
          <w:tcPr>
            <w:tcW w:w="5298" w:type="dxa"/>
          </w:tcPr>
          <w:p w14:paraId="4D692CE0" w14:textId="021F44FB" w:rsidR="00C7450E" w:rsidRDefault="00C7450E" w:rsidP="00C7450E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B47E4" w14:paraId="01BD3D69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05FCCE92" w14:textId="3BFC6DE0" w:rsidR="007B47E4" w:rsidRDefault="007B47E4" w:rsidP="007B47E4">
            <w:pPr>
              <w:spacing w:before="0" w:after="0"/>
              <w:jc w:val="center"/>
            </w:pPr>
            <w:r>
              <w:t>7</w:t>
            </w:r>
          </w:p>
        </w:tc>
        <w:tc>
          <w:tcPr>
            <w:tcW w:w="2866" w:type="dxa"/>
          </w:tcPr>
          <w:p w14:paraId="22DD3862" w14:textId="7112F0B4" w:rsidR="007B47E4" w:rsidRDefault="00E652D8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6.11.2020 – 22.11.2020</w:t>
            </w:r>
          </w:p>
        </w:tc>
        <w:tc>
          <w:tcPr>
            <w:tcW w:w="5298" w:type="dxa"/>
          </w:tcPr>
          <w:p w14:paraId="1BC8CF16" w14:textId="04A5F920" w:rsidR="007B47E4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B47E4" w14:paraId="48BACC8D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1DD3FE5" w14:textId="5E0FEEEF" w:rsidR="007B47E4" w:rsidRDefault="007B47E4" w:rsidP="007B47E4">
            <w:pPr>
              <w:spacing w:before="0" w:after="0"/>
              <w:jc w:val="center"/>
            </w:pPr>
            <w:r>
              <w:t>8</w:t>
            </w:r>
          </w:p>
        </w:tc>
        <w:tc>
          <w:tcPr>
            <w:tcW w:w="2866" w:type="dxa"/>
          </w:tcPr>
          <w:p w14:paraId="53E9A462" w14:textId="5F4D0B56" w:rsidR="007B47E4" w:rsidRDefault="00E652D8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3.11.2020 – 29.11.2020</w:t>
            </w:r>
          </w:p>
        </w:tc>
        <w:tc>
          <w:tcPr>
            <w:tcW w:w="5298" w:type="dxa"/>
          </w:tcPr>
          <w:p w14:paraId="45542922" w14:textId="6E52ECFB" w:rsidR="007B47E4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B47E4" w14:paraId="0F003AC5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681D197C" w14:textId="244E2862" w:rsidR="007B47E4" w:rsidRDefault="007B47E4" w:rsidP="007B47E4">
            <w:pPr>
              <w:spacing w:before="0" w:after="0"/>
              <w:jc w:val="center"/>
            </w:pPr>
            <w:r>
              <w:t>9</w:t>
            </w:r>
          </w:p>
        </w:tc>
        <w:tc>
          <w:tcPr>
            <w:tcW w:w="2866" w:type="dxa"/>
          </w:tcPr>
          <w:p w14:paraId="414616D6" w14:textId="3E10B667" w:rsidR="007B47E4" w:rsidRDefault="00E652D8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0.11.2020 – 06.12.2020</w:t>
            </w:r>
          </w:p>
        </w:tc>
        <w:tc>
          <w:tcPr>
            <w:tcW w:w="5298" w:type="dxa"/>
          </w:tcPr>
          <w:p w14:paraId="38E6F2E0" w14:textId="7E5A5E65" w:rsidR="007B47E4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B47E4" w14:paraId="27DC461A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0509E14D" w14:textId="656FFE1B" w:rsidR="007B47E4" w:rsidRDefault="007B47E4" w:rsidP="007B47E4">
            <w:pPr>
              <w:spacing w:before="0" w:after="0"/>
              <w:jc w:val="center"/>
            </w:pPr>
            <w:r>
              <w:t>10</w:t>
            </w:r>
          </w:p>
        </w:tc>
        <w:tc>
          <w:tcPr>
            <w:tcW w:w="2866" w:type="dxa"/>
          </w:tcPr>
          <w:p w14:paraId="16DB3E4F" w14:textId="61DABAAE" w:rsidR="007B47E4" w:rsidRDefault="00B661E0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7.12.2020 – 13.12.2020</w:t>
            </w:r>
          </w:p>
        </w:tc>
        <w:tc>
          <w:tcPr>
            <w:tcW w:w="5298" w:type="dxa"/>
          </w:tcPr>
          <w:p w14:paraId="73F20CA7" w14:textId="6BE4381C" w:rsidR="007B47E4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B47E4" w14:paraId="38547DFC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28635BC6" w14:textId="14744F17" w:rsidR="007B47E4" w:rsidRDefault="007B47E4" w:rsidP="007B47E4">
            <w:pPr>
              <w:spacing w:before="0" w:after="0"/>
              <w:jc w:val="center"/>
            </w:pPr>
            <w:r>
              <w:t>11</w:t>
            </w:r>
          </w:p>
        </w:tc>
        <w:tc>
          <w:tcPr>
            <w:tcW w:w="2866" w:type="dxa"/>
          </w:tcPr>
          <w:p w14:paraId="487A086B" w14:textId="7ECE13E8" w:rsidR="007B47E4" w:rsidRDefault="00B661E0" w:rsidP="007B47E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4.12.2020 – 20.12.2020</w:t>
            </w:r>
          </w:p>
        </w:tc>
        <w:tc>
          <w:tcPr>
            <w:tcW w:w="5298" w:type="dxa"/>
          </w:tcPr>
          <w:p w14:paraId="0CA1DAD3" w14:textId="2D4967E9" w:rsidR="007B47E4" w:rsidRDefault="007B47E4" w:rsidP="007B47E4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B47E4" w14:paraId="5BCEE79E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BC05B71" w14:textId="4D0AF3CE" w:rsidR="007B47E4" w:rsidRDefault="007B47E4" w:rsidP="007B47E4">
            <w:pPr>
              <w:spacing w:before="0" w:after="0"/>
              <w:jc w:val="center"/>
            </w:pPr>
            <w:r>
              <w:t>12</w:t>
            </w:r>
          </w:p>
        </w:tc>
        <w:tc>
          <w:tcPr>
            <w:tcW w:w="2866" w:type="dxa"/>
          </w:tcPr>
          <w:p w14:paraId="1C720244" w14:textId="1BBF75C9" w:rsidR="007B47E4" w:rsidRDefault="00B661E0" w:rsidP="007B47E4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1.12.2020 – 27.12.2020</w:t>
            </w:r>
          </w:p>
        </w:tc>
        <w:tc>
          <w:tcPr>
            <w:tcW w:w="5298" w:type="dxa"/>
          </w:tcPr>
          <w:p w14:paraId="5CCDBCC0" w14:textId="7424121C" w:rsidR="007B47E4" w:rsidRDefault="007B47E4" w:rsidP="007B47E4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E7CFF" w14:paraId="5BEE32CD" w14:textId="77777777" w:rsidTr="005021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16308F6" w14:textId="3838067F" w:rsidR="005E7CFF" w:rsidRDefault="005E7CFF" w:rsidP="005E7CFF">
            <w:pPr>
              <w:spacing w:before="0" w:after="0"/>
              <w:jc w:val="center"/>
            </w:pPr>
            <w:r>
              <w:t>13</w:t>
            </w:r>
          </w:p>
        </w:tc>
        <w:tc>
          <w:tcPr>
            <w:tcW w:w="2866" w:type="dxa"/>
          </w:tcPr>
          <w:p w14:paraId="2B987862" w14:textId="58E01AE7" w:rsidR="005E7CFF" w:rsidRDefault="00B661E0" w:rsidP="005E7CFF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8.12.2020 – 03.01.2021</w:t>
            </w:r>
          </w:p>
        </w:tc>
        <w:tc>
          <w:tcPr>
            <w:tcW w:w="5298" w:type="dxa"/>
          </w:tcPr>
          <w:p w14:paraId="134F153B" w14:textId="26D7AC6B" w:rsidR="005E7CFF" w:rsidRDefault="005E7CFF" w:rsidP="005E7CFF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E7CFF" w14:paraId="0099F1CF" w14:textId="77777777" w:rsidTr="0050215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2" w:type="dxa"/>
          </w:tcPr>
          <w:p w14:paraId="360947AE" w14:textId="585DF5C0" w:rsidR="005E7CFF" w:rsidRDefault="005E7CFF" w:rsidP="005E7CFF">
            <w:pPr>
              <w:spacing w:before="0" w:after="0"/>
              <w:jc w:val="center"/>
            </w:pPr>
            <w:r>
              <w:t>14</w:t>
            </w:r>
          </w:p>
        </w:tc>
        <w:tc>
          <w:tcPr>
            <w:tcW w:w="2866" w:type="dxa"/>
          </w:tcPr>
          <w:p w14:paraId="5C1FCF6B" w14:textId="6FC75B32" w:rsidR="005E7CFF" w:rsidRDefault="00B661E0" w:rsidP="005E7CFF">
            <w:pPr>
              <w:spacing w:before="0" w:after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4.01.2021 – 08.01.2021</w:t>
            </w:r>
          </w:p>
        </w:tc>
        <w:tc>
          <w:tcPr>
            <w:tcW w:w="5298" w:type="dxa"/>
          </w:tcPr>
          <w:p w14:paraId="4B6519C2" w14:textId="3AFE3C3E" w:rsidR="005E7CFF" w:rsidRDefault="005E7CFF" w:rsidP="005E7CFF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61646DE1" w14:textId="0FEB8BC4" w:rsidR="0072268F" w:rsidRDefault="0072268F" w:rsidP="00C7450E">
      <w:r>
        <w:br w:type="page"/>
      </w:r>
    </w:p>
    <w:p w14:paraId="5A5D99EB" w14:textId="56FB0B80" w:rsidR="00C7450E" w:rsidRDefault="0072268F" w:rsidP="0072268F">
      <w:pPr>
        <w:pStyle w:val="Balk1"/>
      </w:pPr>
      <w:bookmarkStart w:id="8" w:name="_Toc50384472"/>
      <w:bookmarkStart w:id="9" w:name="_Toc50384581"/>
      <w:r>
        <w:lastRenderedPageBreak/>
        <w:t>ÖLÇME VE DEĞERLENDİRME</w:t>
      </w:r>
      <w:bookmarkEnd w:id="8"/>
      <w:bookmarkEnd w:id="9"/>
      <w:r>
        <w:t xml:space="preserve"> </w:t>
      </w:r>
    </w:p>
    <w:p w14:paraId="0B75B6F9" w14:textId="6AD25754" w:rsidR="00676726" w:rsidRDefault="0000597D" w:rsidP="0000597D">
      <w:r>
        <w:t xml:space="preserve">Ölçme ve değerlendirme kriterleri. </w:t>
      </w:r>
    </w:p>
    <w:p w14:paraId="561A650E" w14:textId="666EA886" w:rsidR="00676726" w:rsidRDefault="00676726" w:rsidP="00676726">
      <w:pPr>
        <w:ind w:left="360"/>
      </w:pPr>
      <w:r>
        <w:br w:type="page"/>
      </w:r>
    </w:p>
    <w:p w14:paraId="4377273D" w14:textId="7BCC9DFF" w:rsidR="00F0549C" w:rsidRDefault="00F0549C" w:rsidP="00F0549C">
      <w:pPr>
        <w:pStyle w:val="Balk1"/>
      </w:pPr>
      <w:bookmarkStart w:id="10" w:name="_Toc50384473"/>
      <w:bookmarkStart w:id="11" w:name="_Toc50384582"/>
      <w:r>
        <w:lastRenderedPageBreak/>
        <w:t>DERSİN ANA ve YARDIMCI KAYNAKLARI</w:t>
      </w:r>
      <w:bookmarkEnd w:id="10"/>
      <w:bookmarkEnd w:id="11"/>
      <w:r>
        <w:t xml:space="preserve"> </w:t>
      </w:r>
    </w:p>
    <w:p w14:paraId="603E6043" w14:textId="713F4871" w:rsidR="00CE78B0" w:rsidRDefault="0000597D" w:rsidP="0000597D">
      <w:r>
        <w:t xml:space="preserve">Dersin ana ve yardımcı kaynakları. </w:t>
      </w:r>
    </w:p>
    <w:p w14:paraId="352338E8" w14:textId="77777777" w:rsidR="00CE78B0" w:rsidRDefault="00CE78B0" w:rsidP="00F0549C">
      <w:pPr>
        <w:jc w:val="center"/>
      </w:pPr>
    </w:p>
    <w:p w14:paraId="6CC8AFFF" w14:textId="562839CD" w:rsidR="003053E7" w:rsidRDefault="00F0549C" w:rsidP="00F0549C">
      <w:pPr>
        <w:jc w:val="center"/>
      </w:pPr>
      <w:r>
        <w:br w:type="page"/>
      </w:r>
    </w:p>
    <w:p w14:paraId="6EE4B4DA" w14:textId="4376F127" w:rsidR="0072268F" w:rsidRDefault="003053E7" w:rsidP="003053E7">
      <w:pPr>
        <w:pStyle w:val="Balk1"/>
      </w:pPr>
      <w:bookmarkStart w:id="12" w:name="_Toc50384474"/>
      <w:bookmarkStart w:id="13" w:name="_Toc50384583"/>
      <w:r>
        <w:lastRenderedPageBreak/>
        <w:t>ŞEKİLLER LİSTESİ</w:t>
      </w:r>
      <w:bookmarkEnd w:id="12"/>
      <w:bookmarkEnd w:id="13"/>
    </w:p>
    <w:p w14:paraId="5AFEE6B7" w14:textId="3260345A" w:rsidR="0000597D" w:rsidRDefault="0000597D" w:rsidP="003053E7">
      <w:r>
        <w:t xml:space="preserve">Belgeyi oluştururken dinamik olarak resim yazısı eklediyseniz, başvurular sekmesi altında Şekiller Tablosu Ekle yolunu takip ederek dinamik olarak şekiller listesi oluşturabilirsiniz. İsteğe bağlı bu bölümü silebilirsiniz. </w:t>
      </w:r>
    </w:p>
    <w:p w14:paraId="2FC521BC" w14:textId="29AFF925" w:rsidR="0010722A" w:rsidRDefault="0010722A" w:rsidP="003053E7">
      <w:r>
        <w:fldChar w:fldCharType="begin"/>
      </w:r>
      <w:r>
        <w:instrText xml:space="preserve"> TOC \h \z \c "Şekil" </w:instrText>
      </w:r>
      <w:r>
        <w:fldChar w:fldCharType="separate"/>
      </w:r>
      <w:r>
        <w:rPr>
          <w:b/>
          <w:bCs/>
          <w:noProof/>
        </w:rPr>
        <w:t>Şekil tablosu öğesi bulunamadı.</w:t>
      </w:r>
      <w:r>
        <w:fldChar w:fldCharType="end"/>
      </w:r>
    </w:p>
    <w:p w14:paraId="7FDD8FC7" w14:textId="7CB312D8" w:rsidR="003053E7" w:rsidRDefault="003053E7" w:rsidP="003053E7">
      <w:r>
        <w:br w:type="page"/>
      </w:r>
    </w:p>
    <w:p w14:paraId="26A8A582" w14:textId="07D74648" w:rsidR="003053E7" w:rsidRDefault="003053E7" w:rsidP="003053E7">
      <w:pPr>
        <w:pStyle w:val="Balk1"/>
      </w:pPr>
      <w:bookmarkStart w:id="14" w:name="_Toc50384475"/>
      <w:bookmarkStart w:id="15" w:name="_Toc50384584"/>
      <w:r>
        <w:lastRenderedPageBreak/>
        <w:t>TABLOLAR LİSTESİ</w:t>
      </w:r>
      <w:bookmarkEnd w:id="14"/>
      <w:bookmarkEnd w:id="15"/>
      <w:r>
        <w:t xml:space="preserve"> </w:t>
      </w:r>
    </w:p>
    <w:p w14:paraId="122384B4" w14:textId="69711557" w:rsidR="00B81F31" w:rsidRDefault="00B81F31" w:rsidP="00B81F31">
      <w:r>
        <w:t xml:space="preserve">Belgeyi oluştururken dinamik olarak resim yazısı eklediyseniz, başvurular sekmesi altında Şekiller Tablosu Ekle yolunu takip ederek dinamik olarak şekiller listesi oluşturabilirsiniz. İsteğe bağlı bu bölümü silebilirsiniz. </w:t>
      </w:r>
    </w:p>
    <w:p w14:paraId="324C8DE3" w14:textId="451C307C" w:rsidR="0010722A" w:rsidRDefault="0010722A" w:rsidP="00B81F31">
      <w:r>
        <w:fldChar w:fldCharType="begin"/>
      </w:r>
      <w:r>
        <w:instrText xml:space="preserve"> TOC \h \z \c "Table" </w:instrText>
      </w:r>
      <w:r>
        <w:fldChar w:fldCharType="separate"/>
      </w:r>
      <w:r>
        <w:rPr>
          <w:b/>
          <w:bCs/>
          <w:noProof/>
        </w:rPr>
        <w:t>Şekil tablosu öğesi bulunamadı.</w:t>
      </w:r>
      <w:r>
        <w:fldChar w:fldCharType="end"/>
      </w:r>
    </w:p>
    <w:p w14:paraId="3EFBD32A" w14:textId="391F3AD1" w:rsidR="00B81F31" w:rsidRPr="00B81F31" w:rsidRDefault="005535EA" w:rsidP="00B81F31">
      <w:r>
        <w:fldChar w:fldCharType="begin"/>
      </w:r>
      <w:r>
        <w:instrText xml:space="preserve"> TOC \h \z \c "Tablo" </w:instrText>
      </w:r>
      <w:r>
        <w:fldChar w:fldCharType="separate"/>
      </w:r>
    </w:p>
    <w:p w14:paraId="5C607A72" w14:textId="6B6B7058" w:rsidR="00AA23BA" w:rsidRDefault="00AA23BA">
      <w:pPr>
        <w:pStyle w:val="ekillerTablosu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 w:val="en-US"/>
        </w:rPr>
      </w:pPr>
    </w:p>
    <w:p w14:paraId="68AFE76F" w14:textId="6CE2419B" w:rsidR="003053E7" w:rsidRDefault="005535EA" w:rsidP="003053E7">
      <w:r>
        <w:fldChar w:fldCharType="end"/>
      </w:r>
    </w:p>
    <w:p w14:paraId="4161FF31" w14:textId="61D2BF4A" w:rsidR="003053E7" w:rsidRDefault="003053E7" w:rsidP="003053E7">
      <w:r>
        <w:br w:type="page"/>
      </w:r>
    </w:p>
    <w:p w14:paraId="6D016F38" w14:textId="50B437CE" w:rsidR="003053E7" w:rsidRDefault="003053E7" w:rsidP="003053E7">
      <w:pPr>
        <w:pStyle w:val="Balk1"/>
      </w:pPr>
      <w:bookmarkStart w:id="16" w:name="_Toc50384476"/>
      <w:bookmarkStart w:id="17" w:name="_Toc50384585"/>
      <w:r>
        <w:lastRenderedPageBreak/>
        <w:t>KAVRAMLAR</w:t>
      </w:r>
      <w:bookmarkEnd w:id="16"/>
      <w:bookmarkEnd w:id="17"/>
    </w:p>
    <w:p w14:paraId="2CCDCCA1" w14:textId="331641BF" w:rsidR="003053E7" w:rsidRDefault="0010722A" w:rsidP="003053E7">
      <w:r>
        <w:t xml:space="preserve">İstediğiniz kadar genişletebilirsiniz. </w:t>
      </w:r>
    </w:p>
    <w:tbl>
      <w:tblPr>
        <w:tblStyle w:val="DzTablo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7"/>
        <w:gridCol w:w="1876"/>
        <w:gridCol w:w="5483"/>
      </w:tblGrid>
      <w:tr w:rsidR="0010722A" w:rsidRPr="00D3543A" w14:paraId="535CD7BA" w14:textId="77777777" w:rsidTr="004426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  <w:hideMark/>
          </w:tcPr>
          <w:p w14:paraId="4E46A819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TR</w:t>
            </w:r>
          </w:p>
        </w:tc>
        <w:tc>
          <w:tcPr>
            <w:tcW w:w="1874" w:type="dxa"/>
            <w:noWrap/>
            <w:hideMark/>
          </w:tcPr>
          <w:p w14:paraId="07AB97A2" w14:textId="77777777" w:rsidR="0010722A" w:rsidRPr="00D3543A" w:rsidRDefault="0010722A" w:rsidP="00442605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EN</w:t>
            </w:r>
          </w:p>
        </w:tc>
        <w:tc>
          <w:tcPr>
            <w:tcW w:w="5477" w:type="dxa"/>
            <w:noWrap/>
            <w:hideMark/>
          </w:tcPr>
          <w:p w14:paraId="5CE4DF71" w14:textId="77777777" w:rsidR="0010722A" w:rsidRPr="00D3543A" w:rsidRDefault="0010722A" w:rsidP="00442605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  <w:r w:rsidRPr="00D3543A">
              <w:rPr>
                <w:rFonts w:eastAsia="Times New Roman"/>
              </w:rPr>
              <w:t>Açıklama</w:t>
            </w:r>
          </w:p>
        </w:tc>
      </w:tr>
      <w:tr w:rsidR="0010722A" w:rsidRPr="00D3543A" w14:paraId="6AE46C4A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2BCCE711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EC9519D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C4CD717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18D7B565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581B320A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65B9DD9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23C35D1C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3BFA656E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26569C57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3B8755E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67B8718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6B6A74A0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10121244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053845C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3F09861A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53653867" w14:textId="77777777" w:rsidTr="004426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6E090E84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6C7EC979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570419F9" w14:textId="77777777" w:rsidR="0010722A" w:rsidRPr="00D3543A" w:rsidRDefault="0010722A" w:rsidP="00442605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  <w:tr w:rsidR="0010722A" w:rsidRPr="00D3543A" w14:paraId="402A09AB" w14:textId="77777777" w:rsidTr="0044260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5" w:type="dxa"/>
            <w:noWrap/>
          </w:tcPr>
          <w:p w14:paraId="6D31A42D" w14:textId="77777777" w:rsidR="0010722A" w:rsidRPr="00D3543A" w:rsidRDefault="0010722A" w:rsidP="00442605">
            <w:pPr>
              <w:spacing w:before="0" w:after="0"/>
              <w:rPr>
                <w:rFonts w:eastAsia="Times New Roman"/>
              </w:rPr>
            </w:pPr>
          </w:p>
        </w:tc>
        <w:tc>
          <w:tcPr>
            <w:tcW w:w="1874" w:type="dxa"/>
            <w:noWrap/>
          </w:tcPr>
          <w:p w14:paraId="24744D9B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  <w:tc>
          <w:tcPr>
            <w:tcW w:w="5477" w:type="dxa"/>
            <w:noWrap/>
          </w:tcPr>
          <w:p w14:paraId="1CD20582" w14:textId="77777777" w:rsidR="0010722A" w:rsidRPr="00D3543A" w:rsidRDefault="0010722A" w:rsidP="00442605">
            <w:pPr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</w:rPr>
            </w:pPr>
          </w:p>
        </w:tc>
      </w:tr>
    </w:tbl>
    <w:p w14:paraId="6DBC28BB" w14:textId="77777777" w:rsidR="0010722A" w:rsidRDefault="0010722A" w:rsidP="003053E7"/>
    <w:p w14:paraId="41A8164C" w14:textId="1AEC7F8E" w:rsidR="003053E7" w:rsidRDefault="003053E7" w:rsidP="003053E7">
      <w:r>
        <w:br w:type="page"/>
      </w:r>
    </w:p>
    <w:sdt>
      <w:sdtPr>
        <w:id w:val="-314877101"/>
        <w:docPartObj>
          <w:docPartGallery w:val="Table of Contents"/>
          <w:docPartUnique/>
        </w:docPartObj>
      </w:sdtPr>
      <w:sdtEndPr>
        <w:rPr>
          <w:rFonts w:eastAsiaTheme="minorHAnsi" w:cstheme="minorBidi"/>
          <w:b/>
          <w:bCs/>
          <w:color w:val="auto"/>
          <w:sz w:val="26"/>
          <w:szCs w:val="22"/>
          <w:lang w:eastAsia="en-US"/>
        </w:rPr>
      </w:sdtEndPr>
      <w:sdtContent>
        <w:p w14:paraId="218EDAC1" w14:textId="52F0B009" w:rsidR="007256AB" w:rsidRDefault="007256AB">
          <w:pPr>
            <w:pStyle w:val="TBal"/>
          </w:pPr>
          <w:r>
            <w:t>İçindekiler</w:t>
          </w:r>
        </w:p>
        <w:p w14:paraId="750FD4DE" w14:textId="22E566F7" w:rsidR="005B157F" w:rsidRDefault="007256AB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384577" w:history="1">
            <w:r w:rsidR="005B157F" w:rsidRPr="002B424C">
              <w:rPr>
                <w:rStyle w:val="Kpr"/>
                <w:noProof/>
              </w:rPr>
              <w:t>ÖNSÖZ</w:t>
            </w:r>
            <w:r w:rsidR="005B157F">
              <w:rPr>
                <w:noProof/>
                <w:webHidden/>
              </w:rPr>
              <w:tab/>
            </w:r>
            <w:r w:rsidR="005B157F">
              <w:rPr>
                <w:noProof/>
                <w:webHidden/>
              </w:rPr>
              <w:fldChar w:fldCharType="begin"/>
            </w:r>
            <w:r w:rsidR="005B157F">
              <w:rPr>
                <w:noProof/>
                <w:webHidden/>
              </w:rPr>
              <w:instrText xml:space="preserve"> PAGEREF _Toc50384577 \h </w:instrText>
            </w:r>
            <w:r w:rsidR="005B157F">
              <w:rPr>
                <w:noProof/>
                <w:webHidden/>
              </w:rPr>
            </w:r>
            <w:r w:rsidR="005B157F">
              <w:rPr>
                <w:noProof/>
                <w:webHidden/>
              </w:rPr>
              <w:fldChar w:fldCharType="separate"/>
            </w:r>
            <w:r w:rsidR="005B157F">
              <w:rPr>
                <w:noProof/>
                <w:webHidden/>
              </w:rPr>
              <w:t>II</w:t>
            </w:r>
            <w:r w:rsidR="005B157F">
              <w:rPr>
                <w:noProof/>
                <w:webHidden/>
              </w:rPr>
              <w:fldChar w:fldCharType="end"/>
            </w:r>
          </w:hyperlink>
        </w:p>
        <w:p w14:paraId="7B664FE4" w14:textId="616D566B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78" w:history="1">
            <w:r w:rsidRPr="002B424C">
              <w:rPr>
                <w:rStyle w:val="Kpr"/>
                <w:noProof/>
              </w:rPr>
              <w:t>TELİF HAKKI BİLDİRİM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13D8CA" w14:textId="1226C122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79" w:history="1">
            <w:r w:rsidRPr="002B424C">
              <w:rPr>
                <w:rStyle w:val="Kpr"/>
                <w:noProof/>
              </w:rPr>
              <w:t>DERSİN AMACI VE ÖĞRENİM ÇIKT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7073B4" w14:textId="072B0D88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0" w:history="1">
            <w:r w:rsidRPr="002B424C">
              <w:rPr>
                <w:rStyle w:val="Kpr"/>
                <w:noProof/>
              </w:rPr>
              <w:t>HAFTALIK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13B4AF" w14:textId="127EA080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1" w:history="1">
            <w:r w:rsidRPr="002B424C">
              <w:rPr>
                <w:rStyle w:val="Kpr"/>
                <w:noProof/>
              </w:rPr>
              <w:t>ÖLÇME VE DEĞERLENDİR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074D74" w14:textId="2A8191C2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2" w:history="1">
            <w:r w:rsidRPr="002B424C">
              <w:rPr>
                <w:rStyle w:val="Kpr"/>
                <w:noProof/>
              </w:rPr>
              <w:t>DERSİN ANA ve YARDIMCI KAYNAKLA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33379A" w14:textId="58A9079D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3" w:history="1">
            <w:r w:rsidRPr="002B424C">
              <w:rPr>
                <w:rStyle w:val="Kpr"/>
                <w:noProof/>
              </w:rPr>
              <w:t>ŞEKİLLER LİSTES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E8EE54" w14:textId="7A17E968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4" w:history="1">
            <w:r w:rsidRPr="002B424C">
              <w:rPr>
                <w:rStyle w:val="Kpr"/>
                <w:noProof/>
              </w:rPr>
              <w:t>TABLOLAR LİSTES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X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0BEF1F" w14:textId="2C8F9B78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5" w:history="1">
            <w:r w:rsidRPr="002B424C">
              <w:rPr>
                <w:rStyle w:val="Kpr"/>
                <w:noProof/>
              </w:rPr>
              <w:t>KAVRAML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E15399" w14:textId="2B3A1FC4" w:rsidR="005B157F" w:rsidRDefault="005B157F">
          <w:pPr>
            <w:pStyle w:val="T1"/>
            <w:tabs>
              <w:tab w:val="left" w:pos="5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6" w:history="1">
            <w:r w:rsidRPr="002B424C">
              <w:rPr>
                <w:rStyle w:val="Kpr"/>
                <w:noProof/>
              </w:rPr>
              <w:t>1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B424C">
              <w:rPr>
                <w:rStyle w:val="Kpr"/>
                <w:noProof/>
              </w:rPr>
              <w:t>BİRİNCİ BÖLÜ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50FE89" w14:textId="4D403459" w:rsidR="005B157F" w:rsidRDefault="005B157F">
          <w:pPr>
            <w:pStyle w:val="T1"/>
            <w:tabs>
              <w:tab w:val="left" w:pos="52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7" w:history="1">
            <w:r w:rsidRPr="002B424C">
              <w:rPr>
                <w:rStyle w:val="Kpr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B424C">
              <w:rPr>
                <w:rStyle w:val="Kpr"/>
                <w:noProof/>
              </w:rPr>
              <w:t>İKİNCİ BÖLÜ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417B1A" w14:textId="47FF14EB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8" w:history="1">
            <w:r w:rsidRPr="002B424C">
              <w:rPr>
                <w:rStyle w:val="Kpr"/>
                <w:noProof/>
              </w:rPr>
              <w:t>KAYNAKL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1C6A29" w14:textId="6631245F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89" w:history="1">
            <w:r w:rsidRPr="002B424C">
              <w:rPr>
                <w:rStyle w:val="Kpr"/>
                <w:noProof/>
              </w:rPr>
              <w:t>EK-A BAŞLIK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219F4F" w14:textId="214EB3B6" w:rsidR="005B157F" w:rsidRDefault="005B157F">
          <w:pPr>
            <w:pStyle w:val="T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50384590" w:history="1">
            <w:r w:rsidRPr="002B424C">
              <w:rPr>
                <w:rStyle w:val="Kpr"/>
                <w:noProof/>
              </w:rPr>
              <w:t>DOKÜMAN GEÇMİŞ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384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6AF329" w14:textId="53DA3428" w:rsidR="007256AB" w:rsidRDefault="007256AB">
          <w:r>
            <w:rPr>
              <w:b/>
              <w:bCs/>
            </w:rPr>
            <w:fldChar w:fldCharType="end"/>
          </w:r>
        </w:p>
        <w:bookmarkStart w:id="18" w:name="_GoBack" w:displacedByCustomXml="next"/>
        <w:bookmarkEnd w:id="18" w:displacedByCustomXml="next"/>
      </w:sdtContent>
    </w:sdt>
    <w:p w14:paraId="6AC17C8E" w14:textId="0DA06F5E" w:rsidR="003053E7" w:rsidRDefault="003053E7"/>
    <w:p w14:paraId="3E85D734" w14:textId="77777777" w:rsidR="003053E7" w:rsidRDefault="003053E7" w:rsidP="003053E7">
      <w:pPr>
        <w:sectPr w:rsidR="003053E7" w:rsidSect="00BA3A9A">
          <w:pgSz w:w="11906" w:h="16838"/>
          <w:pgMar w:top="1440" w:right="1440" w:bottom="1440" w:left="1440" w:header="708" w:footer="708" w:gutter="0"/>
          <w:pgNumType w:fmt="upperRoman"/>
          <w:cols w:space="708"/>
          <w:docGrid w:linePitch="360"/>
        </w:sectPr>
      </w:pPr>
    </w:p>
    <w:p w14:paraId="1A371666" w14:textId="363FB37B" w:rsidR="003053E7" w:rsidRDefault="00502153" w:rsidP="00AF23E2">
      <w:pPr>
        <w:pStyle w:val="Balk1"/>
        <w:numPr>
          <w:ilvl w:val="0"/>
          <w:numId w:val="9"/>
        </w:numPr>
      </w:pPr>
      <w:bookmarkStart w:id="19" w:name="_Toc50384477"/>
      <w:bookmarkStart w:id="20" w:name="_Toc50384586"/>
      <w:r>
        <w:lastRenderedPageBreak/>
        <w:t>BİRİNCİ BÖLÜM</w:t>
      </w:r>
      <w:bookmarkEnd w:id="19"/>
      <w:bookmarkEnd w:id="20"/>
    </w:p>
    <w:p w14:paraId="411EDB3B" w14:textId="052A0A04" w:rsidR="0010722A" w:rsidRDefault="0010722A" w:rsidP="00CC6F97">
      <w:r>
        <w:t>B</w:t>
      </w:r>
      <w:r w:rsidR="007256AB">
        <w:t>irinci bölüm içeriği…</w:t>
      </w:r>
    </w:p>
    <w:p w14:paraId="3BA8444F" w14:textId="59E8FC39" w:rsidR="007256AB" w:rsidRDefault="007256AB" w:rsidP="00CC6F97">
      <w:r>
        <w:t xml:space="preserve">Şablon üzerinde tanımlı olan stilleri kullanarak istediğiniz gibi içeriklerinizi şekillendirebilirsiniz. </w:t>
      </w:r>
    </w:p>
    <w:p w14:paraId="5A20F6C4" w14:textId="7BB77E7F" w:rsidR="007256AB" w:rsidRDefault="007256AB" w:rsidP="007256AB">
      <w:pPr>
        <w:pStyle w:val="Vurgulama1"/>
      </w:pPr>
      <w:r>
        <w:t xml:space="preserve">Örneğin vurgulu bir alan oluşturmak istediğinizde stil penceresinden Vurgulama stilini seçmeniz yeterlidir. </w:t>
      </w:r>
    </w:p>
    <w:p w14:paraId="0C87FB21" w14:textId="6BDCEF10" w:rsidR="0010722A" w:rsidRDefault="0010722A" w:rsidP="00CC6F97"/>
    <w:p w14:paraId="15CC381E" w14:textId="77777777" w:rsidR="0010722A" w:rsidRPr="00CC6F97" w:rsidRDefault="0010722A" w:rsidP="00CC6F97">
      <w:pPr>
        <w:sectPr w:rsidR="0010722A" w:rsidRPr="00CC6F97" w:rsidSect="00BA3A9A">
          <w:pgSz w:w="11906" w:h="16838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3CE0E593" w14:textId="1F42A847" w:rsidR="00D44D79" w:rsidRDefault="00502153" w:rsidP="00CC6F97">
      <w:pPr>
        <w:pStyle w:val="Balk1"/>
        <w:numPr>
          <w:ilvl w:val="0"/>
          <w:numId w:val="9"/>
        </w:numPr>
      </w:pPr>
      <w:bookmarkStart w:id="21" w:name="_Toc50384478"/>
      <w:bookmarkStart w:id="22" w:name="_Toc50384587"/>
      <w:r>
        <w:lastRenderedPageBreak/>
        <w:t>İKİNCİ BÖLÜM</w:t>
      </w:r>
      <w:bookmarkEnd w:id="21"/>
      <w:bookmarkEnd w:id="22"/>
    </w:p>
    <w:p w14:paraId="2B7BBF2C" w14:textId="56CA310B" w:rsidR="004C3DC1" w:rsidRDefault="007256AB" w:rsidP="004C3DC1">
      <w:pPr>
        <w:ind w:firstLine="360"/>
      </w:pPr>
      <w:r>
        <w:t xml:space="preserve">İkinci bölüm. </w:t>
      </w:r>
      <w:r w:rsidR="004C3DC1">
        <w:t xml:space="preserve"> </w:t>
      </w:r>
    </w:p>
    <w:p w14:paraId="0B31E78D" w14:textId="5D62D577" w:rsidR="00E02DB5" w:rsidRDefault="00E02DB5" w:rsidP="004C3DC1">
      <w:pPr>
        <w:ind w:firstLine="360"/>
      </w:pPr>
    </w:p>
    <w:p w14:paraId="52EDBBA3" w14:textId="77777777" w:rsidR="00045D88" w:rsidRDefault="00045D88" w:rsidP="008B4AEC">
      <w:pPr>
        <w:pStyle w:val="Balk1"/>
        <w:sectPr w:rsidR="00045D88" w:rsidSect="005535E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5C6627B" w14:textId="74B806E7" w:rsidR="00837C5E" w:rsidRDefault="00837C5E" w:rsidP="008B4AEC">
      <w:pPr>
        <w:pStyle w:val="Balk1"/>
      </w:pPr>
      <w:bookmarkStart w:id="23" w:name="_Toc50384479"/>
      <w:bookmarkStart w:id="24" w:name="_Toc50384588"/>
      <w:r>
        <w:lastRenderedPageBreak/>
        <w:t>KAYNAKLAR</w:t>
      </w:r>
      <w:bookmarkEnd w:id="23"/>
      <w:bookmarkEnd w:id="24"/>
    </w:p>
    <w:p w14:paraId="72510C34" w14:textId="612FD0E6" w:rsidR="007A60EB" w:rsidRPr="007A60EB" w:rsidRDefault="00045D88" w:rsidP="00045D88">
      <w:pPr>
        <w:widowControl w:val="0"/>
        <w:autoSpaceDE w:val="0"/>
        <w:autoSpaceDN w:val="0"/>
        <w:adjustRightInd w:val="0"/>
        <w:ind w:left="640"/>
        <w:rPr>
          <w:rFonts w:ascii="Times New Roman" w:hAnsi="Times New Roman" w:cs="Times New Roman"/>
          <w:noProof/>
        </w:rPr>
      </w:pPr>
      <w:r>
        <w:t>Mendeley ya da Endnote gibi yazılımlar kullanarak, kaynaklarınızı metin içine yerleştirebilir</w:t>
      </w:r>
      <w:r w:rsidR="007A60EB">
        <w:fldChar w:fldCharType="begin" w:fldLock="1"/>
      </w:r>
      <w:r w:rsidR="007A60EB">
        <w:instrText xml:space="preserve">ADDIN Mendeley Bibliography CSL_BIBLIOGRAPHY </w:instrText>
      </w:r>
      <w:r w:rsidR="007A60EB">
        <w:fldChar w:fldCharType="separate"/>
      </w:r>
    </w:p>
    <w:p w14:paraId="0DFCF1B3" w14:textId="2A4E132A" w:rsidR="007A60EB" w:rsidRPr="007A60EB" w:rsidRDefault="007A60EB" w:rsidP="007A60EB">
      <w:r>
        <w:fldChar w:fldCharType="end"/>
      </w:r>
    </w:p>
    <w:p w14:paraId="0B4E440D" w14:textId="17A41382" w:rsidR="00BB05FC" w:rsidRDefault="00BB05FC" w:rsidP="00837C5E">
      <w:r>
        <w:br w:type="page"/>
      </w:r>
    </w:p>
    <w:p w14:paraId="1DA8ADAB" w14:textId="4F6EA482" w:rsidR="003C245A" w:rsidRDefault="008B4AEC" w:rsidP="008B4AEC">
      <w:pPr>
        <w:pStyle w:val="Balk1"/>
      </w:pPr>
      <w:bookmarkStart w:id="25" w:name="_Toc50384480"/>
      <w:bookmarkStart w:id="26" w:name="_Toc50384589"/>
      <w:r>
        <w:lastRenderedPageBreak/>
        <w:t xml:space="preserve">EK-A </w:t>
      </w:r>
      <w:r w:rsidR="00045D88">
        <w:t>BAŞLIK 1</w:t>
      </w:r>
      <w:bookmarkEnd w:id="25"/>
      <w:bookmarkEnd w:id="26"/>
      <w:r>
        <w:t xml:space="preserve"> </w:t>
      </w:r>
    </w:p>
    <w:p w14:paraId="5516D677" w14:textId="09E6C6E8" w:rsidR="008B4AEC" w:rsidRDefault="00045D88" w:rsidP="008B4AEC">
      <w:r>
        <w:t xml:space="preserve">İhtiyaç halinde tanımlanabilir. </w:t>
      </w:r>
    </w:p>
    <w:p w14:paraId="682E6BCB" w14:textId="705B99C1" w:rsidR="008B4AEC" w:rsidRPr="00840AD7" w:rsidRDefault="008B4AEC" w:rsidP="008B4AEC"/>
    <w:p w14:paraId="0B2B131F" w14:textId="77777777" w:rsidR="00407228" w:rsidRDefault="00407228" w:rsidP="008B4AEC">
      <w:pPr>
        <w:sectPr w:rsidR="00407228" w:rsidSect="005535EA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05A3E03" w14:textId="7877FA52" w:rsidR="008B4AEC" w:rsidRDefault="00407228" w:rsidP="00407228">
      <w:pPr>
        <w:pStyle w:val="Balk1"/>
      </w:pPr>
      <w:bookmarkStart w:id="27" w:name="_Toc50384481"/>
      <w:bookmarkStart w:id="28" w:name="_Toc50384590"/>
      <w:r>
        <w:lastRenderedPageBreak/>
        <w:t>DOKÜMAN GEÇMİŞİ</w:t>
      </w:r>
      <w:bookmarkEnd w:id="27"/>
      <w:bookmarkEnd w:id="28"/>
    </w:p>
    <w:tbl>
      <w:tblPr>
        <w:tblStyle w:val="DzTablo1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407228" w14:paraId="2B6E203D" w14:textId="77777777" w:rsidTr="004072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9B887DE" w14:textId="520B3549" w:rsidR="00407228" w:rsidRPr="00407228" w:rsidRDefault="00407228" w:rsidP="00407228">
            <w:pPr>
              <w:spacing w:before="0" w:after="0"/>
              <w:rPr>
                <w:b w:val="0"/>
              </w:rPr>
            </w:pPr>
            <w:r w:rsidRPr="00407228">
              <w:rPr>
                <w:b w:val="0"/>
              </w:rPr>
              <w:t xml:space="preserve">Tarih </w:t>
            </w:r>
          </w:p>
        </w:tc>
        <w:tc>
          <w:tcPr>
            <w:tcW w:w="7320" w:type="dxa"/>
          </w:tcPr>
          <w:p w14:paraId="474133D4" w14:textId="6D4C0494" w:rsidR="00407228" w:rsidRPr="00407228" w:rsidRDefault="00407228" w:rsidP="00407228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407228">
              <w:rPr>
                <w:b w:val="0"/>
              </w:rPr>
              <w:t>Açıklama</w:t>
            </w:r>
          </w:p>
        </w:tc>
      </w:tr>
      <w:tr w:rsidR="00407228" w14:paraId="3D0C91AC" w14:textId="77777777" w:rsidTr="004072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AD77DEE" w14:textId="77C8A83C" w:rsidR="00407228" w:rsidRDefault="00407228" w:rsidP="00407228">
            <w:pPr>
              <w:spacing w:before="0" w:after="0"/>
            </w:pPr>
            <w:r>
              <w:t>05.10.2020</w:t>
            </w:r>
          </w:p>
        </w:tc>
        <w:tc>
          <w:tcPr>
            <w:tcW w:w="7320" w:type="dxa"/>
          </w:tcPr>
          <w:p w14:paraId="7806EF05" w14:textId="43E131C0" w:rsidR="00407228" w:rsidRDefault="00407228" w:rsidP="00407228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Belge ilk kez yayımlandı. </w:t>
            </w:r>
          </w:p>
        </w:tc>
      </w:tr>
    </w:tbl>
    <w:p w14:paraId="2DCB15B3" w14:textId="77777777" w:rsidR="00407228" w:rsidRPr="00407228" w:rsidRDefault="00407228" w:rsidP="00407228"/>
    <w:sectPr w:rsidR="00407228" w:rsidRPr="00407228" w:rsidSect="005535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A6FF36" w14:textId="77777777" w:rsidR="00543162" w:rsidRDefault="00543162" w:rsidP="003053E7">
      <w:pPr>
        <w:spacing w:before="0" w:after="0" w:line="240" w:lineRule="auto"/>
      </w:pPr>
      <w:r>
        <w:separator/>
      </w:r>
    </w:p>
  </w:endnote>
  <w:endnote w:type="continuationSeparator" w:id="0">
    <w:p w14:paraId="24FDF3E3" w14:textId="77777777" w:rsidR="00543162" w:rsidRDefault="00543162" w:rsidP="003053E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25039196"/>
      <w:docPartObj>
        <w:docPartGallery w:val="Page Numbers (Bottom of Page)"/>
        <w:docPartUnique/>
      </w:docPartObj>
    </w:sdtPr>
    <w:sdtContent>
      <w:p w14:paraId="2776CEC3" w14:textId="1ADB02F7" w:rsidR="00507637" w:rsidRDefault="0050763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B157F">
          <w:rPr>
            <w:noProof/>
          </w:rPr>
          <w:t>II</w:t>
        </w:r>
        <w:r>
          <w:fldChar w:fldCharType="end"/>
        </w:r>
      </w:p>
    </w:sdtContent>
  </w:sdt>
  <w:p w14:paraId="53A1C8E3" w14:textId="77777777" w:rsidR="00507637" w:rsidRDefault="00507637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226029"/>
      <w:docPartObj>
        <w:docPartGallery w:val="Page Numbers (Bottom of Page)"/>
        <w:docPartUnique/>
      </w:docPartObj>
    </w:sdtPr>
    <w:sdtContent>
      <w:p w14:paraId="7A95C435" w14:textId="40506EAA" w:rsidR="00CC6F97" w:rsidRDefault="00CC6F9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B157F">
          <w:rPr>
            <w:noProof/>
          </w:rPr>
          <w:t>5</w:t>
        </w:r>
        <w:r>
          <w:fldChar w:fldCharType="end"/>
        </w:r>
      </w:p>
    </w:sdtContent>
  </w:sdt>
  <w:p w14:paraId="68B1150A" w14:textId="159B2FD1" w:rsidR="00CC6F97" w:rsidRDefault="00CC6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18FF7F" w14:textId="77777777" w:rsidR="00543162" w:rsidRDefault="00543162" w:rsidP="003053E7">
      <w:pPr>
        <w:spacing w:before="0" w:after="0" w:line="240" w:lineRule="auto"/>
      </w:pPr>
      <w:r>
        <w:separator/>
      </w:r>
    </w:p>
  </w:footnote>
  <w:footnote w:type="continuationSeparator" w:id="0">
    <w:p w14:paraId="26C57FDB" w14:textId="77777777" w:rsidR="00543162" w:rsidRDefault="00543162" w:rsidP="003053E7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7F704C" w14:textId="72ADAC2C" w:rsidR="00CC6F97" w:rsidRPr="00FD2D67" w:rsidRDefault="00CC6F97" w:rsidP="00FD2D67">
    <w:pPr>
      <w:pStyle w:val="stBilgi"/>
      <w:jc w:val="right"/>
      <w:rPr>
        <w:i/>
        <w:sz w:val="16"/>
        <w:szCs w:val="16"/>
      </w:rPr>
    </w:pPr>
    <w:r w:rsidRPr="00FD2D67">
      <w:rPr>
        <w:i/>
        <w:sz w:val="16"/>
        <w:szCs w:val="16"/>
      </w:rPr>
      <w:t>Samsun Üniversitesi</w:t>
    </w:r>
    <w:r w:rsidRPr="00FD2D67">
      <w:rPr>
        <w:i/>
        <w:sz w:val="16"/>
        <w:szCs w:val="16"/>
      </w:rPr>
      <w:br/>
    </w:r>
    <w:r w:rsidR="0000597D">
      <w:rPr>
        <w:i/>
        <w:sz w:val="16"/>
        <w:szCs w:val="16"/>
      </w:rPr>
      <w:t>…</w:t>
    </w:r>
    <w:r w:rsidRPr="00FD2D67">
      <w:rPr>
        <w:i/>
        <w:sz w:val="16"/>
        <w:szCs w:val="16"/>
      </w:rPr>
      <w:t xml:space="preserve"> Fakültesi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6E0A9E0" w14:textId="2C6D1138" w:rsidR="00CC6F97" w:rsidRDefault="00CC6F97">
    <w:pPr>
      <w:pStyle w:val="stBilgi"/>
      <w:rPr>
        <w:i/>
        <w:sz w:val="16"/>
        <w:szCs w:val="16"/>
      </w:rPr>
    </w:pPr>
    <w:r w:rsidRPr="00221DC0">
      <w:rPr>
        <w:i/>
        <w:sz w:val="16"/>
        <w:szCs w:val="16"/>
      </w:rPr>
      <w:t>Samsun Üniversitesi</w:t>
    </w:r>
  </w:p>
  <w:p w14:paraId="6F3A6CC1" w14:textId="1212C8AB" w:rsidR="00CC6F97" w:rsidRPr="00221DC0" w:rsidRDefault="00CC6F97">
    <w:pPr>
      <w:pStyle w:val="stBilgi"/>
      <w:rPr>
        <w:i/>
        <w:sz w:val="16"/>
        <w:szCs w:val="16"/>
      </w:rPr>
    </w:pPr>
    <w:r>
      <w:rPr>
        <w:i/>
        <w:sz w:val="16"/>
        <w:szCs w:val="16"/>
      </w:rPr>
      <w:t xml:space="preserve">Mühendislik Fakültesi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23972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184210"/>
    <w:multiLevelType w:val="hybridMultilevel"/>
    <w:tmpl w:val="183AE6A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14CFE"/>
    <w:multiLevelType w:val="hybridMultilevel"/>
    <w:tmpl w:val="4210DD4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C67BF0"/>
    <w:multiLevelType w:val="hybridMultilevel"/>
    <w:tmpl w:val="D38AF75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CD6BEF"/>
    <w:multiLevelType w:val="hybridMultilevel"/>
    <w:tmpl w:val="074C51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B08A6"/>
    <w:multiLevelType w:val="hybridMultilevel"/>
    <w:tmpl w:val="6C2E90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2E3F30"/>
    <w:multiLevelType w:val="hybridMultilevel"/>
    <w:tmpl w:val="4D00634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AC7207"/>
    <w:multiLevelType w:val="multilevel"/>
    <w:tmpl w:val="6AE8BA8C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BC32E6D"/>
    <w:multiLevelType w:val="hybridMultilevel"/>
    <w:tmpl w:val="762E41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C3E2990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4E09EE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20807C5F"/>
    <w:multiLevelType w:val="hybridMultilevel"/>
    <w:tmpl w:val="F59015B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89099D"/>
    <w:multiLevelType w:val="hybridMultilevel"/>
    <w:tmpl w:val="F32A20F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1D37C5"/>
    <w:multiLevelType w:val="hybridMultilevel"/>
    <w:tmpl w:val="78A6FC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296132F7"/>
    <w:multiLevelType w:val="multilevel"/>
    <w:tmpl w:val="DBF86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2B87129F"/>
    <w:multiLevelType w:val="hybridMultilevel"/>
    <w:tmpl w:val="923E022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8531C7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D4C7E57"/>
    <w:multiLevelType w:val="hybridMultilevel"/>
    <w:tmpl w:val="54E2C7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D02F0E"/>
    <w:multiLevelType w:val="hybridMultilevel"/>
    <w:tmpl w:val="DB8C3430"/>
    <w:lvl w:ilvl="0" w:tplc="041F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359A18FA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237E89"/>
    <w:multiLevelType w:val="hybridMultilevel"/>
    <w:tmpl w:val="3410ABE2"/>
    <w:lvl w:ilvl="0" w:tplc="D734915C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B6A18CF"/>
    <w:multiLevelType w:val="multilevel"/>
    <w:tmpl w:val="7F30C1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3CA24CD1"/>
    <w:multiLevelType w:val="multilevel"/>
    <w:tmpl w:val="BEDEEA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3D9F4D63"/>
    <w:multiLevelType w:val="hybridMultilevel"/>
    <w:tmpl w:val="B06832C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E160DA"/>
    <w:multiLevelType w:val="hybridMultilevel"/>
    <w:tmpl w:val="BDBEC41C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015087"/>
    <w:multiLevelType w:val="hybridMultilevel"/>
    <w:tmpl w:val="0798D02E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423C7E"/>
    <w:multiLevelType w:val="hybridMultilevel"/>
    <w:tmpl w:val="13CCEBD6"/>
    <w:lvl w:ilvl="0" w:tplc="041F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8AB7FB8"/>
    <w:multiLevelType w:val="hybridMultilevel"/>
    <w:tmpl w:val="70644770"/>
    <w:lvl w:ilvl="0" w:tplc="54B29B6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1940FE"/>
    <w:multiLevelType w:val="hybridMultilevel"/>
    <w:tmpl w:val="1F30B7DC"/>
    <w:lvl w:ilvl="0" w:tplc="B4AA706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256E5E"/>
    <w:multiLevelType w:val="hybridMultilevel"/>
    <w:tmpl w:val="B4826FC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9863F34"/>
    <w:multiLevelType w:val="hybridMultilevel"/>
    <w:tmpl w:val="46C441BC"/>
    <w:lvl w:ilvl="0" w:tplc="1E1EC1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FFB6EB1"/>
    <w:multiLevelType w:val="hybridMultilevel"/>
    <w:tmpl w:val="A66610F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7835B47"/>
    <w:multiLevelType w:val="hybridMultilevel"/>
    <w:tmpl w:val="0DC80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8EE3663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72992735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B80430A"/>
    <w:multiLevelType w:val="hybridMultilevel"/>
    <w:tmpl w:val="4788B7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1"/>
  </w:num>
  <w:num w:numId="4">
    <w:abstractNumId w:val="28"/>
  </w:num>
  <w:num w:numId="5">
    <w:abstractNumId w:val="25"/>
  </w:num>
  <w:num w:numId="6">
    <w:abstractNumId w:val="24"/>
  </w:num>
  <w:num w:numId="7">
    <w:abstractNumId w:val="20"/>
  </w:num>
  <w:num w:numId="8">
    <w:abstractNumId w:val="12"/>
  </w:num>
  <w:num w:numId="9">
    <w:abstractNumId w:val="33"/>
  </w:num>
  <w:num w:numId="10">
    <w:abstractNumId w:val="0"/>
  </w:num>
  <w:num w:numId="11">
    <w:abstractNumId w:val="7"/>
  </w:num>
  <w:num w:numId="12">
    <w:abstractNumId w:val="10"/>
  </w:num>
  <w:num w:numId="13">
    <w:abstractNumId w:val="34"/>
  </w:num>
  <w:num w:numId="14">
    <w:abstractNumId w:val="14"/>
  </w:num>
  <w:num w:numId="15">
    <w:abstractNumId w:val="23"/>
  </w:num>
  <w:num w:numId="16">
    <w:abstractNumId w:val="9"/>
  </w:num>
  <w:num w:numId="17">
    <w:abstractNumId w:val="19"/>
  </w:num>
  <w:num w:numId="18">
    <w:abstractNumId w:val="22"/>
  </w:num>
  <w:num w:numId="19">
    <w:abstractNumId w:val="6"/>
  </w:num>
  <w:num w:numId="20">
    <w:abstractNumId w:val="21"/>
  </w:num>
  <w:num w:numId="21">
    <w:abstractNumId w:val="15"/>
  </w:num>
  <w:num w:numId="22">
    <w:abstractNumId w:val="11"/>
  </w:num>
  <w:num w:numId="23">
    <w:abstractNumId w:val="2"/>
  </w:num>
  <w:num w:numId="24">
    <w:abstractNumId w:val="1"/>
  </w:num>
  <w:num w:numId="25">
    <w:abstractNumId w:val="35"/>
  </w:num>
  <w:num w:numId="26">
    <w:abstractNumId w:val="26"/>
  </w:num>
  <w:num w:numId="27">
    <w:abstractNumId w:val="3"/>
  </w:num>
  <w:num w:numId="28">
    <w:abstractNumId w:val="18"/>
  </w:num>
  <w:num w:numId="29">
    <w:abstractNumId w:val="29"/>
  </w:num>
  <w:num w:numId="30">
    <w:abstractNumId w:val="4"/>
  </w:num>
  <w:num w:numId="31">
    <w:abstractNumId w:val="30"/>
  </w:num>
  <w:num w:numId="32">
    <w:abstractNumId w:val="27"/>
  </w:num>
  <w:num w:numId="33">
    <w:abstractNumId w:val="17"/>
  </w:num>
  <w:num w:numId="34">
    <w:abstractNumId w:val="32"/>
  </w:num>
  <w:num w:numId="35">
    <w:abstractNumId w:val="16"/>
  </w:num>
  <w:num w:numId="3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8BA"/>
    <w:rsid w:val="0000528B"/>
    <w:rsid w:val="0000597D"/>
    <w:rsid w:val="00013A99"/>
    <w:rsid w:val="0003193B"/>
    <w:rsid w:val="00045D88"/>
    <w:rsid w:val="00052EBD"/>
    <w:rsid w:val="00057175"/>
    <w:rsid w:val="000633C0"/>
    <w:rsid w:val="00065585"/>
    <w:rsid w:val="0007108F"/>
    <w:rsid w:val="000C03E2"/>
    <w:rsid w:val="000C2A92"/>
    <w:rsid w:val="000C6A28"/>
    <w:rsid w:val="000E7881"/>
    <w:rsid w:val="000F462E"/>
    <w:rsid w:val="0010722A"/>
    <w:rsid w:val="00113CB9"/>
    <w:rsid w:val="00130934"/>
    <w:rsid w:val="0016061A"/>
    <w:rsid w:val="00175EB4"/>
    <w:rsid w:val="00185BE1"/>
    <w:rsid w:val="001B149E"/>
    <w:rsid w:val="001E4D0A"/>
    <w:rsid w:val="00216F20"/>
    <w:rsid w:val="00221DC0"/>
    <w:rsid w:val="00222DE8"/>
    <w:rsid w:val="00224E55"/>
    <w:rsid w:val="00291FBD"/>
    <w:rsid w:val="002B5493"/>
    <w:rsid w:val="003053E7"/>
    <w:rsid w:val="00326FE2"/>
    <w:rsid w:val="003373CA"/>
    <w:rsid w:val="0034114F"/>
    <w:rsid w:val="00380EBA"/>
    <w:rsid w:val="00383376"/>
    <w:rsid w:val="00383CB6"/>
    <w:rsid w:val="00385D75"/>
    <w:rsid w:val="003C245A"/>
    <w:rsid w:val="003D034A"/>
    <w:rsid w:val="00407228"/>
    <w:rsid w:val="004107AA"/>
    <w:rsid w:val="00443C23"/>
    <w:rsid w:val="004C3DC1"/>
    <w:rsid w:val="004D0CE6"/>
    <w:rsid w:val="004D1AD4"/>
    <w:rsid w:val="004D2CE5"/>
    <w:rsid w:val="00502153"/>
    <w:rsid w:val="00507637"/>
    <w:rsid w:val="00542077"/>
    <w:rsid w:val="00543162"/>
    <w:rsid w:val="005535EA"/>
    <w:rsid w:val="00560263"/>
    <w:rsid w:val="00566CCE"/>
    <w:rsid w:val="00577537"/>
    <w:rsid w:val="005A6F57"/>
    <w:rsid w:val="005B157F"/>
    <w:rsid w:val="005E4224"/>
    <w:rsid w:val="005E7CFF"/>
    <w:rsid w:val="00622298"/>
    <w:rsid w:val="00676726"/>
    <w:rsid w:val="006A1D53"/>
    <w:rsid w:val="006C1935"/>
    <w:rsid w:val="00714D24"/>
    <w:rsid w:val="00715557"/>
    <w:rsid w:val="00717A8A"/>
    <w:rsid w:val="007203E1"/>
    <w:rsid w:val="0072268F"/>
    <w:rsid w:val="007256AB"/>
    <w:rsid w:val="0072728C"/>
    <w:rsid w:val="00770114"/>
    <w:rsid w:val="0077312B"/>
    <w:rsid w:val="007968C1"/>
    <w:rsid w:val="007A60EB"/>
    <w:rsid w:val="007B0789"/>
    <w:rsid w:val="007B47E4"/>
    <w:rsid w:val="007B6558"/>
    <w:rsid w:val="007F2028"/>
    <w:rsid w:val="00823E2F"/>
    <w:rsid w:val="0083487A"/>
    <w:rsid w:val="00837244"/>
    <w:rsid w:val="00837C5E"/>
    <w:rsid w:val="00837FDE"/>
    <w:rsid w:val="0084007B"/>
    <w:rsid w:val="00854F9F"/>
    <w:rsid w:val="00873D2A"/>
    <w:rsid w:val="008B4AEC"/>
    <w:rsid w:val="00931FA9"/>
    <w:rsid w:val="009338FF"/>
    <w:rsid w:val="009365B5"/>
    <w:rsid w:val="00940F5B"/>
    <w:rsid w:val="00942848"/>
    <w:rsid w:val="00956594"/>
    <w:rsid w:val="009578BA"/>
    <w:rsid w:val="00984203"/>
    <w:rsid w:val="009C162D"/>
    <w:rsid w:val="00A2189E"/>
    <w:rsid w:val="00A22545"/>
    <w:rsid w:val="00A43A06"/>
    <w:rsid w:val="00A51406"/>
    <w:rsid w:val="00A7239D"/>
    <w:rsid w:val="00A92ABD"/>
    <w:rsid w:val="00A9309C"/>
    <w:rsid w:val="00AA23BA"/>
    <w:rsid w:val="00AD75F4"/>
    <w:rsid w:val="00AE01DB"/>
    <w:rsid w:val="00AF148C"/>
    <w:rsid w:val="00AF23E2"/>
    <w:rsid w:val="00AF27DF"/>
    <w:rsid w:val="00AF5C32"/>
    <w:rsid w:val="00B221F7"/>
    <w:rsid w:val="00B25431"/>
    <w:rsid w:val="00B25667"/>
    <w:rsid w:val="00B31821"/>
    <w:rsid w:val="00B359CB"/>
    <w:rsid w:val="00B61EE6"/>
    <w:rsid w:val="00B661E0"/>
    <w:rsid w:val="00B71303"/>
    <w:rsid w:val="00B81F31"/>
    <w:rsid w:val="00B91C99"/>
    <w:rsid w:val="00BA3A9A"/>
    <w:rsid w:val="00BA6D95"/>
    <w:rsid w:val="00BB05FC"/>
    <w:rsid w:val="00BD4D9D"/>
    <w:rsid w:val="00BE3F87"/>
    <w:rsid w:val="00BF03EC"/>
    <w:rsid w:val="00C04FE8"/>
    <w:rsid w:val="00C05A5A"/>
    <w:rsid w:val="00C17CCE"/>
    <w:rsid w:val="00C215E4"/>
    <w:rsid w:val="00C7450E"/>
    <w:rsid w:val="00C84E56"/>
    <w:rsid w:val="00C96B13"/>
    <w:rsid w:val="00CB7126"/>
    <w:rsid w:val="00CC6511"/>
    <w:rsid w:val="00CC6F97"/>
    <w:rsid w:val="00CD54B4"/>
    <w:rsid w:val="00CE033C"/>
    <w:rsid w:val="00CE78B0"/>
    <w:rsid w:val="00CF00F3"/>
    <w:rsid w:val="00D30649"/>
    <w:rsid w:val="00D3543A"/>
    <w:rsid w:val="00D37200"/>
    <w:rsid w:val="00D41860"/>
    <w:rsid w:val="00D44184"/>
    <w:rsid w:val="00D44D79"/>
    <w:rsid w:val="00D51B08"/>
    <w:rsid w:val="00D54732"/>
    <w:rsid w:val="00D55C75"/>
    <w:rsid w:val="00D561F7"/>
    <w:rsid w:val="00D67CF2"/>
    <w:rsid w:val="00D83069"/>
    <w:rsid w:val="00D95B1C"/>
    <w:rsid w:val="00D972BF"/>
    <w:rsid w:val="00DB1A8A"/>
    <w:rsid w:val="00DB7C28"/>
    <w:rsid w:val="00DC6F8F"/>
    <w:rsid w:val="00DD5804"/>
    <w:rsid w:val="00DE5563"/>
    <w:rsid w:val="00E02DB5"/>
    <w:rsid w:val="00E14177"/>
    <w:rsid w:val="00E37531"/>
    <w:rsid w:val="00E453B8"/>
    <w:rsid w:val="00E62921"/>
    <w:rsid w:val="00E652D8"/>
    <w:rsid w:val="00EA1747"/>
    <w:rsid w:val="00EA4AA9"/>
    <w:rsid w:val="00EB7128"/>
    <w:rsid w:val="00EC4FA2"/>
    <w:rsid w:val="00ED5B79"/>
    <w:rsid w:val="00EE2D04"/>
    <w:rsid w:val="00F0549C"/>
    <w:rsid w:val="00F21FA8"/>
    <w:rsid w:val="00F37B62"/>
    <w:rsid w:val="00F52C25"/>
    <w:rsid w:val="00FA532A"/>
    <w:rsid w:val="00FC43B1"/>
    <w:rsid w:val="00FD2D67"/>
    <w:rsid w:val="00FE36FA"/>
    <w:rsid w:val="00FE3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50D3BF"/>
  <w15:chartTrackingRefBased/>
  <w15:docId w15:val="{FDECC7B2-8359-452E-9DC5-E1B46334A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D79"/>
    <w:pPr>
      <w:spacing w:before="240" w:after="240" w:line="480" w:lineRule="auto"/>
      <w:jc w:val="both"/>
    </w:pPr>
    <w:rPr>
      <w:rFonts w:asciiTheme="majorHAnsi" w:hAnsiTheme="majorHAnsi"/>
      <w:sz w:val="26"/>
    </w:rPr>
  </w:style>
  <w:style w:type="paragraph" w:styleId="Balk1">
    <w:name w:val="heading 1"/>
    <w:basedOn w:val="Normal"/>
    <w:next w:val="Normal"/>
    <w:link w:val="Balk1Char"/>
    <w:uiPriority w:val="9"/>
    <w:qFormat/>
    <w:rsid w:val="0000528B"/>
    <w:pPr>
      <w:keepNext/>
      <w:keepLines/>
      <w:pBdr>
        <w:bottom w:val="single" w:sz="4" w:space="1" w:color="C00000"/>
      </w:pBdr>
      <w:spacing w:after="720" w:line="240" w:lineRule="auto"/>
      <w:jc w:val="left"/>
      <w:outlineLvl w:val="0"/>
    </w:pPr>
    <w:rPr>
      <w:rFonts w:eastAsiaTheme="majorEastAsia" w:cstheme="majorBidi"/>
      <w:color w:val="AB3034"/>
      <w:sz w:val="4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C96B13"/>
    <w:pPr>
      <w:keepNext/>
      <w:keepLines/>
      <w:spacing w:before="40" w:after="0"/>
      <w:outlineLvl w:val="1"/>
    </w:pPr>
    <w:rPr>
      <w:rFonts w:eastAsiaTheme="majorEastAsia" w:cstheme="majorBidi"/>
      <w:color w:val="AB3034"/>
      <w:szCs w:val="26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3053E7"/>
    <w:pPr>
      <w:keepNext/>
      <w:keepLines/>
      <w:spacing w:before="40" w:after="0"/>
      <w:outlineLvl w:val="2"/>
    </w:pPr>
    <w:rPr>
      <w:rFonts w:eastAsiaTheme="majorEastAsia" w:cstheme="majorBidi"/>
      <w:color w:val="C00000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0528B"/>
    <w:rPr>
      <w:rFonts w:asciiTheme="majorHAnsi" w:eastAsiaTheme="majorEastAsia" w:hAnsiTheme="majorHAnsi" w:cstheme="majorBidi"/>
      <w:color w:val="AB3034"/>
      <w:sz w:val="44"/>
      <w:szCs w:val="32"/>
    </w:rPr>
  </w:style>
  <w:style w:type="table" w:styleId="TabloKlavuzu">
    <w:name w:val="Table Grid"/>
    <w:basedOn w:val="NormalTablo"/>
    <w:uiPriority w:val="39"/>
    <w:rsid w:val="00C745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C7450E"/>
    <w:pPr>
      <w:ind w:left="720"/>
      <w:contextualSpacing/>
    </w:pPr>
  </w:style>
  <w:style w:type="paragraph" w:styleId="ResimYazs">
    <w:name w:val="caption"/>
    <w:basedOn w:val="Normal"/>
    <w:next w:val="Normal"/>
    <w:uiPriority w:val="35"/>
    <w:unhideWhenUsed/>
    <w:qFormat/>
    <w:rsid w:val="00CB7126"/>
    <w:pPr>
      <w:spacing w:before="0" w:after="200" w:line="240" w:lineRule="auto"/>
    </w:pPr>
    <w:rPr>
      <w:i/>
      <w:iCs/>
      <w:sz w:val="18"/>
      <w:szCs w:val="18"/>
    </w:rPr>
  </w:style>
  <w:style w:type="table" w:styleId="DzTablo2">
    <w:name w:val="Plain Table 2"/>
    <w:basedOn w:val="NormalTablo"/>
    <w:uiPriority w:val="42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DzTablo4">
    <w:name w:val="Plain Table 4"/>
    <w:basedOn w:val="NormalTablo"/>
    <w:uiPriority w:val="44"/>
    <w:rsid w:val="00385D7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DzTablo1">
    <w:name w:val="Plain Table 1"/>
    <w:basedOn w:val="NormalTablo"/>
    <w:uiPriority w:val="41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Balk2Char">
    <w:name w:val="Başlık 2 Char"/>
    <w:basedOn w:val="VarsaylanParagrafYazTipi"/>
    <w:link w:val="Balk2"/>
    <w:uiPriority w:val="9"/>
    <w:rsid w:val="00C96B13"/>
    <w:rPr>
      <w:rFonts w:asciiTheme="majorHAnsi" w:eastAsiaTheme="majorEastAsia" w:hAnsiTheme="majorHAnsi" w:cstheme="majorBidi"/>
      <w:color w:val="AB3034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3053E7"/>
    <w:pPr>
      <w:spacing w:line="259" w:lineRule="auto"/>
      <w:outlineLvl w:val="9"/>
    </w:pPr>
    <w:rPr>
      <w:color w:val="C00000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3053E7"/>
    <w:pPr>
      <w:spacing w:after="100"/>
    </w:pPr>
  </w:style>
  <w:style w:type="character" w:styleId="Kpr">
    <w:name w:val="Hyperlink"/>
    <w:basedOn w:val="VarsaylanParagrafYazTipi"/>
    <w:uiPriority w:val="99"/>
    <w:unhideWhenUsed/>
    <w:rsid w:val="003053E7"/>
    <w:rPr>
      <w:color w:val="0563C1" w:themeColor="hyperlink"/>
      <w:u w:val="single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3053E7"/>
    <w:rPr>
      <w:rFonts w:asciiTheme="majorHAnsi" w:eastAsiaTheme="majorEastAsia" w:hAnsiTheme="majorHAnsi" w:cstheme="majorBidi"/>
      <w:color w:val="C00000"/>
      <w:sz w:val="24"/>
      <w:szCs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053E7"/>
    <w:pPr>
      <w:spacing w:before="0" w:after="0" w:line="240" w:lineRule="auto"/>
    </w:pPr>
    <w:rPr>
      <w:rFonts w:asciiTheme="minorHAnsi" w:hAnsiTheme="minorHAnsi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53E7"/>
    <w:rPr>
      <w:sz w:val="24"/>
      <w:szCs w:val="20"/>
    </w:rPr>
  </w:style>
  <w:style w:type="paragraph" w:customStyle="1" w:styleId="Vurgulama1">
    <w:name w:val="Vurgulama 1"/>
    <w:basedOn w:val="Normal"/>
    <w:link w:val="Vurgulama1Char"/>
    <w:qFormat/>
    <w:rsid w:val="00BE3F87"/>
    <w:pPr>
      <w:pBdr>
        <w:top w:val="single" w:sz="4" w:space="1" w:color="C00000"/>
        <w:bottom w:val="single" w:sz="4" w:space="1" w:color="C00000"/>
      </w:pBdr>
      <w:spacing w:before="360" w:after="360"/>
      <w:ind w:left="284" w:right="284"/>
      <w:jc w:val="center"/>
    </w:pPr>
    <w:rPr>
      <w:rFonts w:asciiTheme="minorHAnsi" w:hAnsiTheme="minorHAnsi"/>
      <w:sz w:val="32"/>
    </w:rPr>
  </w:style>
  <w:style w:type="character" w:styleId="DipnotBavurusu">
    <w:name w:val="footnote reference"/>
    <w:basedOn w:val="VarsaylanParagrafYazTipi"/>
    <w:uiPriority w:val="99"/>
    <w:semiHidden/>
    <w:unhideWhenUsed/>
    <w:rsid w:val="003053E7"/>
    <w:rPr>
      <w:vertAlign w:val="superscript"/>
    </w:rPr>
  </w:style>
  <w:style w:type="character" w:customStyle="1" w:styleId="Vurgulama1Char">
    <w:name w:val="Vurgulama 1 Char"/>
    <w:basedOn w:val="VarsaylanParagrafYazTipi"/>
    <w:link w:val="Vurgulama1"/>
    <w:rsid w:val="00BE3F87"/>
    <w:rPr>
      <w:sz w:val="32"/>
    </w:rPr>
  </w:style>
  <w:style w:type="paragraph" w:styleId="stBilgi">
    <w:name w:val="header"/>
    <w:basedOn w:val="Normal"/>
    <w:link w:val="s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BA3A9A"/>
    <w:rPr>
      <w:rFonts w:asciiTheme="majorHAnsi" w:hAnsiTheme="majorHAnsi"/>
      <w:sz w:val="24"/>
    </w:rPr>
  </w:style>
  <w:style w:type="paragraph" w:styleId="AltBilgi">
    <w:name w:val="footer"/>
    <w:basedOn w:val="Normal"/>
    <w:link w:val="Al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BA3A9A"/>
    <w:rPr>
      <w:rFonts w:asciiTheme="majorHAnsi" w:hAnsiTheme="majorHAnsi"/>
      <w:sz w:val="24"/>
    </w:rPr>
  </w:style>
  <w:style w:type="paragraph" w:styleId="ekillerTablosu">
    <w:name w:val="table of figures"/>
    <w:basedOn w:val="Normal"/>
    <w:next w:val="Normal"/>
    <w:uiPriority w:val="99"/>
    <w:unhideWhenUsed/>
    <w:rsid w:val="00931FA9"/>
    <w:pPr>
      <w:spacing w:after="0"/>
    </w:pPr>
  </w:style>
  <w:style w:type="paragraph" w:customStyle="1" w:styleId="Kod">
    <w:name w:val="Kod"/>
    <w:basedOn w:val="Normal"/>
    <w:link w:val="KodChar"/>
    <w:qFormat/>
    <w:rsid w:val="00AF148C"/>
    <w:pPr>
      <w:spacing w:before="120" w:after="200"/>
      <w:ind w:firstLine="360"/>
    </w:pPr>
    <w:rPr>
      <w:rFonts w:ascii="Courier New" w:hAnsi="Courier New"/>
      <w:b/>
      <w:color w:val="0070C0"/>
      <w:sz w:val="24"/>
    </w:rPr>
  </w:style>
  <w:style w:type="character" w:customStyle="1" w:styleId="KodChar">
    <w:name w:val="Kod Char"/>
    <w:basedOn w:val="VarsaylanParagrafYazTipi"/>
    <w:link w:val="Kod"/>
    <w:rsid w:val="00AF148C"/>
    <w:rPr>
      <w:rFonts w:ascii="Courier New" w:hAnsi="Courier New"/>
      <w:b/>
      <w:color w:val="0070C0"/>
      <w:sz w:val="24"/>
    </w:rPr>
  </w:style>
  <w:style w:type="paragraph" w:customStyle="1" w:styleId="st">
    <w:name w:val="Üst"/>
    <w:basedOn w:val="Normal"/>
    <w:link w:val="stChar"/>
    <w:qFormat/>
    <w:rsid w:val="00B359CB"/>
    <w:pPr>
      <w:pBdr>
        <w:top w:val="single" w:sz="4" w:space="1" w:color="auto"/>
      </w:pBdr>
      <w:spacing w:before="120" w:after="200" w:line="240" w:lineRule="auto"/>
    </w:pPr>
    <w:rPr>
      <w:rFonts w:asciiTheme="minorHAnsi" w:hAnsiTheme="minorHAnsi"/>
      <w:sz w:val="24"/>
    </w:rPr>
  </w:style>
  <w:style w:type="character" w:customStyle="1" w:styleId="stChar">
    <w:name w:val="Üst Char"/>
    <w:basedOn w:val="VarsaylanParagrafYazTipi"/>
    <w:link w:val="st"/>
    <w:rsid w:val="00B359CB"/>
    <w:rPr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EE2D04"/>
    <w:pPr>
      <w:spacing w:after="100"/>
      <w:ind w:left="260"/>
    </w:pPr>
  </w:style>
  <w:style w:type="paragraph" w:styleId="T3">
    <w:name w:val="toc 3"/>
    <w:basedOn w:val="Normal"/>
    <w:next w:val="Normal"/>
    <w:autoRedefine/>
    <w:uiPriority w:val="39"/>
    <w:unhideWhenUsed/>
    <w:rsid w:val="00EE2D04"/>
    <w:pPr>
      <w:spacing w:after="100"/>
      <w:ind w:left="520"/>
    </w:pPr>
  </w:style>
  <w:style w:type="paragraph" w:styleId="AralkYok">
    <w:name w:val="No Spacing"/>
    <w:uiPriority w:val="1"/>
    <w:qFormat/>
    <w:rsid w:val="00407228"/>
    <w:pPr>
      <w:spacing w:after="0" w:line="240" w:lineRule="auto"/>
      <w:jc w:val="both"/>
    </w:pPr>
    <w:rPr>
      <w:rFonts w:asciiTheme="majorHAnsi" w:hAnsiTheme="majorHAnsi"/>
      <w:sz w:val="26"/>
    </w:rPr>
  </w:style>
  <w:style w:type="table" w:styleId="TabloKlavuzuAk">
    <w:name w:val="Grid Table Light"/>
    <w:basedOn w:val="NormalTablo"/>
    <w:uiPriority w:val="40"/>
    <w:rsid w:val="00D354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21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@samsun.edu.tr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Özel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D6CD60-A30A-4AB0-8F31-5710AC4D87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7</Pages>
  <Words>574</Words>
  <Characters>3277</Characters>
  <Application>Microsoft Office Word</Application>
  <DocSecurity>0</DocSecurity>
  <Lines>27</Lines>
  <Paragraphs>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fer CÖMERT</dc:creator>
  <cp:keywords/>
  <dc:description/>
  <cp:lastModifiedBy>bidb-samu</cp:lastModifiedBy>
  <cp:revision>13</cp:revision>
  <cp:lastPrinted>2020-09-07T12:08:00Z</cp:lastPrinted>
  <dcterms:created xsi:type="dcterms:W3CDTF">2020-09-07T12:09:00Z</dcterms:created>
  <dcterms:modified xsi:type="dcterms:W3CDTF">2020-09-07T1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8a50f80-634b-319c-844d-85ea2323e4d6</vt:lpwstr>
  </property>
  <property fmtid="{D5CDD505-2E9C-101B-9397-08002B2CF9AE}" pid="4" name="Mendeley Citation Style_1">
    <vt:lpwstr>http://csl.mendeley.com/styles/457383481/ieee-yama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european-journal-of-cancer</vt:lpwstr>
  </property>
  <property fmtid="{D5CDD505-2E9C-101B-9397-08002B2CF9AE}" pid="16" name="Mendeley Recent Style Name 5_1">
    <vt:lpwstr>European Journal of Cancer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csl.mendeley.com/styles/457383481/ieee-yaman</vt:lpwstr>
  </property>
  <property fmtid="{D5CDD505-2E9C-101B-9397-08002B2CF9AE}" pid="20" name="Mendeley Recent Style Name 7_1">
    <vt:lpwstr>IEEE - Yaman Akbulut - book chapter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